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5736E4" w14:textId="77777777" w:rsidR="00902957" w:rsidRPr="00F31322" w:rsidRDefault="00902957" w:rsidP="00902957">
      <w:pPr>
        <w:pStyle w:val="Caption"/>
        <w:keepNext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0" w:name="_Ref522010722"/>
      <w:bookmarkStart w:id="1" w:name="_GoBack"/>
      <w:bookmarkEnd w:id="1"/>
      <w:r w:rsidRPr="00F3132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Table </w:t>
      </w:r>
      <w:bookmarkEnd w:id="0"/>
      <w:r w:rsidRPr="00F3132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S1 – Prevalence of</w:t>
      </w:r>
      <w:r w:rsidRPr="00F313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C. difficile </w:t>
      </w:r>
      <w:r w:rsidRPr="00F3132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RT 017 in non-outbreak settings in Asi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2132"/>
        <w:gridCol w:w="1744"/>
        <w:gridCol w:w="1396"/>
        <w:gridCol w:w="1242"/>
      </w:tblGrid>
      <w:tr w:rsidR="00902957" w:rsidRPr="00F31322" w14:paraId="6F2D1B84" w14:textId="77777777" w:rsidTr="00570D15"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55E19E6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Country</w:t>
            </w:r>
          </w:p>
        </w:tc>
        <w:tc>
          <w:tcPr>
            <w:tcW w:w="2132" w:type="dxa"/>
            <w:tcBorders>
              <w:top w:val="single" w:sz="4" w:space="0" w:color="auto"/>
              <w:bottom w:val="single" w:sz="4" w:space="0" w:color="auto"/>
            </w:tcBorders>
          </w:tcPr>
          <w:p w14:paraId="4B86732A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Year</w:t>
            </w:r>
          </w:p>
        </w:tc>
        <w:tc>
          <w:tcPr>
            <w:tcW w:w="1744" w:type="dxa"/>
            <w:tcBorders>
              <w:top w:val="single" w:sz="4" w:space="0" w:color="auto"/>
              <w:bottom w:val="single" w:sz="4" w:space="0" w:color="auto"/>
            </w:tcBorders>
          </w:tcPr>
          <w:p w14:paraId="7FFCF05D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Number of Strains</w:t>
            </w:r>
          </w:p>
        </w:tc>
        <w:tc>
          <w:tcPr>
            <w:tcW w:w="1396" w:type="dxa"/>
            <w:tcBorders>
              <w:top w:val="single" w:sz="4" w:space="0" w:color="auto"/>
              <w:bottom w:val="single" w:sz="4" w:space="0" w:color="auto"/>
            </w:tcBorders>
          </w:tcPr>
          <w:p w14:paraId="259E256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Prevalence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14:paraId="3F0CF55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902957" w:rsidRPr="00F31322" w14:paraId="5BDCF9F4" w14:textId="77777777" w:rsidTr="00570D15">
        <w:tc>
          <w:tcPr>
            <w:tcW w:w="1985" w:type="dxa"/>
            <w:tcBorders>
              <w:top w:val="single" w:sz="4" w:space="0" w:color="auto"/>
            </w:tcBorders>
          </w:tcPr>
          <w:p w14:paraId="30857C08" w14:textId="77777777" w:rsidR="00902957" w:rsidRPr="00F31322" w:rsidRDefault="00902957" w:rsidP="00570D15">
            <w:pPr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East Asia</w:t>
            </w:r>
          </w:p>
          <w:p w14:paraId="0BF41A19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South Korea</w:t>
            </w:r>
          </w:p>
          <w:p w14:paraId="2E99E6BB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61356FDE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5A1192FB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6F408045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China</w:t>
            </w:r>
          </w:p>
          <w:p w14:paraId="1885D626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617525AD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66334EB0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595EA4E8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Taiwan</w:t>
            </w:r>
          </w:p>
          <w:p w14:paraId="1EE9327F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73430049" w14:textId="77777777" w:rsidR="00902957" w:rsidRPr="00F31322" w:rsidRDefault="00902957" w:rsidP="00570D15">
            <w:pPr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Southeast Asia</w:t>
            </w:r>
          </w:p>
          <w:p w14:paraId="6C6EDBAA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Thailand</w:t>
            </w:r>
          </w:p>
          <w:p w14:paraId="73EDFF5E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0C6AA7AC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Indonesia</w:t>
            </w:r>
          </w:p>
          <w:p w14:paraId="72AF21F6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Malaysia</w:t>
            </w:r>
          </w:p>
          <w:p w14:paraId="43B6C836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Laos</w:t>
            </w:r>
          </w:p>
          <w:p w14:paraId="562BA48B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Singapore</w:t>
            </w:r>
          </w:p>
        </w:tc>
        <w:tc>
          <w:tcPr>
            <w:tcW w:w="2132" w:type="dxa"/>
            <w:tcBorders>
              <w:top w:val="single" w:sz="4" w:space="0" w:color="auto"/>
            </w:tcBorders>
          </w:tcPr>
          <w:p w14:paraId="63545C0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365BA28E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980 – 2006</w:t>
            </w:r>
          </w:p>
          <w:p w14:paraId="747800E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06 – 2008</w:t>
            </w:r>
          </w:p>
          <w:p w14:paraId="3AC72CD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09 – 2010</w:t>
            </w:r>
          </w:p>
          <w:p w14:paraId="060FA08E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0 – 2013</w:t>
            </w:r>
          </w:p>
          <w:p w14:paraId="208F0B67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N/A</w:t>
            </w:r>
          </w:p>
          <w:p w14:paraId="2AB5418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08 – 2009</w:t>
            </w:r>
          </w:p>
          <w:p w14:paraId="069F294B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09 – 2013</w:t>
            </w:r>
          </w:p>
          <w:p w14:paraId="22FFC88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2 – 2015</w:t>
            </w:r>
          </w:p>
          <w:p w14:paraId="49BD02A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02 – 2007</w:t>
            </w:r>
          </w:p>
          <w:p w14:paraId="731B235E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1 – 2013</w:t>
            </w:r>
          </w:p>
          <w:p w14:paraId="7328CC86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7F3B28C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06 – 2008</w:t>
            </w:r>
          </w:p>
          <w:p w14:paraId="1B98ADD1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5</w:t>
            </w:r>
          </w:p>
          <w:p w14:paraId="4B50FC13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4 – 2015</w:t>
            </w:r>
          </w:p>
          <w:p w14:paraId="7CE333E0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5 – 2016</w:t>
            </w:r>
          </w:p>
          <w:p w14:paraId="334A0373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3</w:t>
            </w:r>
          </w:p>
          <w:p w14:paraId="39731BFC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1 – 2012</w:t>
            </w:r>
          </w:p>
        </w:tc>
        <w:tc>
          <w:tcPr>
            <w:tcW w:w="1744" w:type="dxa"/>
            <w:tcBorders>
              <w:top w:val="single" w:sz="4" w:space="0" w:color="auto"/>
            </w:tcBorders>
          </w:tcPr>
          <w:p w14:paraId="100557C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3805673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62</w:t>
            </w:r>
          </w:p>
          <w:p w14:paraId="4254FDAC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08</w:t>
            </w:r>
          </w:p>
          <w:p w14:paraId="519489C6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40</w:t>
            </w:r>
          </w:p>
          <w:p w14:paraId="4A76460C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510</w:t>
            </w:r>
          </w:p>
          <w:p w14:paraId="366A2163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75</w:t>
            </w:r>
          </w:p>
          <w:p w14:paraId="208FA371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10 *</w:t>
            </w:r>
          </w:p>
          <w:p w14:paraId="417DDCAC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05 *</w:t>
            </w:r>
          </w:p>
          <w:p w14:paraId="14879C4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11</w:t>
            </w:r>
          </w:p>
          <w:p w14:paraId="31836247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10 *</w:t>
            </w:r>
          </w:p>
          <w:p w14:paraId="185E1BC1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20 *</w:t>
            </w:r>
          </w:p>
          <w:p w14:paraId="6D5B8C6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6C26750E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53 *</w:t>
            </w:r>
          </w:p>
          <w:p w14:paraId="1A657CEB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05</w:t>
            </w:r>
          </w:p>
          <w:p w14:paraId="42760D53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74</w:t>
            </w:r>
          </w:p>
          <w:p w14:paraId="45EA0DB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00</w:t>
            </w:r>
          </w:p>
          <w:p w14:paraId="3F1CA97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5</w:t>
            </w:r>
          </w:p>
          <w:p w14:paraId="499D92AB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1396" w:type="dxa"/>
            <w:tcBorders>
              <w:top w:val="single" w:sz="4" w:space="0" w:color="auto"/>
            </w:tcBorders>
          </w:tcPr>
          <w:p w14:paraId="3D10878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3E2D3FD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1.4%</w:t>
            </w:r>
          </w:p>
          <w:p w14:paraId="68F6A1C6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5.7%</w:t>
            </w:r>
          </w:p>
          <w:p w14:paraId="58A90923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5.7%</w:t>
            </w:r>
          </w:p>
          <w:p w14:paraId="67D0663E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7.3%</w:t>
            </w:r>
          </w:p>
          <w:p w14:paraId="40EF534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33.3%</w:t>
            </w:r>
          </w:p>
          <w:p w14:paraId="3859D2A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37.3%</w:t>
            </w:r>
          </w:p>
          <w:p w14:paraId="68F456E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3.6%</w:t>
            </w:r>
          </w:p>
          <w:p w14:paraId="00B6686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6.5%</w:t>
            </w:r>
          </w:p>
          <w:p w14:paraId="70D12A9C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36.4%</w:t>
            </w:r>
          </w:p>
          <w:p w14:paraId="235C9D0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3.3%</w:t>
            </w:r>
          </w:p>
          <w:p w14:paraId="330112C0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4B39173B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1.5%</w:t>
            </w:r>
          </w:p>
          <w:p w14:paraId="683D1736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1.4%</w:t>
            </w:r>
          </w:p>
          <w:p w14:paraId="0AB0583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4.3%</w:t>
            </w:r>
          </w:p>
          <w:p w14:paraId="2A3541E0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.0%</w:t>
            </w:r>
          </w:p>
          <w:p w14:paraId="582CE69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.0%</w:t>
            </w:r>
          </w:p>
          <w:p w14:paraId="4D9651B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.9%</w:t>
            </w:r>
          </w:p>
        </w:tc>
        <w:tc>
          <w:tcPr>
            <w:tcW w:w="1242" w:type="dxa"/>
            <w:tcBorders>
              <w:top w:val="single" w:sz="4" w:space="0" w:color="auto"/>
            </w:tcBorders>
          </w:tcPr>
          <w:p w14:paraId="1AC9E227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4DF5B1A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LaW08L0F1dGhvcj48WWVhcj4yMDA4PC9ZZWFyPjxSZWNO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LaW08L0F1dGhvcj48WWVhcj4yMDA4PC9ZZWFyPjxSZWNO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 w:rsidRPr="00F31322">
              <w:fldChar w:fldCharType="end"/>
            </w:r>
          </w:p>
          <w:p w14:paraId="65AC67EB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LaW08L0F1dGhvcj48WWVhcj4yMDEwPC9ZZWFyPjxSZWNO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LaW08L0F1dGhvcj48WWVhcj4yMDEwPC9ZZWFyPjxSZWNO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]</w:t>
            </w:r>
            <w:r w:rsidRPr="00F31322">
              <w:fldChar w:fldCharType="end"/>
            </w:r>
          </w:p>
          <w:p w14:paraId="221B9AE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LaW08L0F1dGhvcj48WWVhcj4yMDEzPC9ZZWFyPjxSZWNO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LaW08L0F1dGhvcj48WWVhcj4yMDEzPC9ZZWFyPjxSZWNO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]</w:t>
            </w:r>
            <w:r w:rsidRPr="00F31322">
              <w:fldChar w:fldCharType="end"/>
            </w:r>
          </w:p>
          <w:p w14:paraId="1813804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LaW08L0F1dGhvcj48WWVhcj4yMDE2PC9ZZWFyPjxSZWNO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LaW08L0F1dGhvcj48WWVhcj4yMDE2PC9ZZWFyPjxSZWNO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]</w:t>
            </w:r>
            <w:r w:rsidRPr="00F31322">
              <w:fldChar w:fldCharType="end"/>
            </w:r>
          </w:p>
          <w:p w14:paraId="3F2C887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IdWFuZzwvQXV0aG9yPjxZZWFyPjIwMDk8L1llYXI+PFJl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IdWFuZzwvQXV0aG9yPjxZZWFyPjIwMDk8L1llYXI+PFJl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]</w:t>
            </w:r>
            <w:r w:rsidRPr="00F31322">
              <w:fldChar w:fldCharType="end"/>
            </w:r>
          </w:p>
          <w:p w14:paraId="2A7B4BCA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IdWFuZzwvQXV0aG9yPjxZZWFyPjIwMTA8L1llYXI+PFJl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IdWFuZzwvQXV0aG9yPjxZZWFyPjIwMTA8L1llYXI+PFJl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]</w:t>
            </w:r>
            <w:r w:rsidRPr="00F31322">
              <w:fldChar w:fldCharType="end"/>
            </w:r>
          </w:p>
          <w:p w14:paraId="57175E1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DaGVuPC9BdXRob3I+PFllYXI+MjAxODwvWWVhcj48UmVj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DaGVuPC9BdXRob3I+PFllYXI+MjAxODwvWWVhcj48UmVj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]</w:t>
            </w:r>
            <w:r w:rsidRPr="00F31322">
              <w:fldChar w:fldCharType="end"/>
            </w:r>
          </w:p>
          <w:p w14:paraId="3680C2A3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KaW48L0F1dGhvcj48WWVhcj4yMDE3PC9ZZWFyPjxSZWNO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KaW48L0F1dGhvcj48WWVhcj4yMDE3PC9ZZWFyPjxSZWNO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]</w:t>
            </w:r>
            <w:r w:rsidRPr="00F31322">
              <w:fldChar w:fldCharType="end"/>
            </w:r>
          </w:p>
          <w:p w14:paraId="04B7C8DA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DaGlhPC9BdXRob3I+PFllYXI+MjAxMzwvWWVhcj48UmVj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DaGlhPC9BdXRob3I+PFllYXI+MjAxMzwvWWVhcj48UmVj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]</w:t>
            </w:r>
            <w:r w:rsidRPr="00F31322">
              <w:fldChar w:fldCharType="end"/>
            </w:r>
          </w:p>
          <w:p w14:paraId="19A0FA50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IdW5nPC9BdXRob3I+PFllYXI+MjAxNjwvWWVhcj48UmVj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IdW5nPC9BdXRob3I+PFllYXI+MjAxNjwvWWVhcj48UmVj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]</w:t>
            </w:r>
            <w:r w:rsidRPr="00F31322">
              <w:fldChar w:fldCharType="end"/>
            </w:r>
          </w:p>
          <w:p w14:paraId="4FAF7B7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1A2185F7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OZ2Ftc2t1bHJ1bmdyb2o8L0F1dGhvcj48WWVhcj4yMDE1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OZ2Ftc2t1bHJ1bmdyb2o8L0F1dGhvcj48WWVhcj4yMDE1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]</w:t>
            </w:r>
            <w:r w:rsidRPr="00F31322">
              <w:fldChar w:fldCharType="end"/>
            </w:r>
          </w:p>
          <w:p w14:paraId="131D0B8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QdXRzYXRoaXQ8L0F1dGhvcj48WWVhcj4yMDE3PC9ZZWFy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QdXRzYXRoaXQ8L0F1dGhvcj48WWVhcj4yMDE3PC9ZZWFy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2]</w:t>
            </w:r>
            <w:r w:rsidRPr="00F31322">
              <w:fldChar w:fldCharType="end"/>
            </w:r>
          </w:p>
          <w:p w14:paraId="5C4F253C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Db2xsaW5zPC9BdXRob3I+PFllYXI+MjAxNzwvWWVhcj48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Db2xsaW5zPC9BdXRob3I+PFllYXI+MjAxNzwvWWVhcj48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3]</w:t>
            </w:r>
            <w:r w:rsidRPr="00F31322">
              <w:fldChar w:fldCharType="end"/>
            </w:r>
          </w:p>
          <w:p w14:paraId="635452AD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SaWxleTwvQXV0aG9yPjxZZWFyPjIwMTg8L1llYXI+PFJl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SaWxleTwvQXV0aG9yPjxZZWFyPjIwMTg8L1llYXI+PFJl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4]</w:t>
            </w:r>
            <w:r w:rsidRPr="00F31322">
              <w:fldChar w:fldCharType="end"/>
            </w:r>
          </w:p>
          <w:p w14:paraId="34F4958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DaGVvbmc8L0F1dGhvcj48WWVhcj4yMDE3PC9ZZWFyPjxS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DaGVvbmc8L0F1dGhvcj48WWVhcj4yMDE3PC9ZZWFyPjxS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5]</w:t>
            </w:r>
            <w:r w:rsidRPr="00F31322">
              <w:fldChar w:fldCharType="end"/>
            </w:r>
          </w:p>
          <w:p w14:paraId="261A5934" w14:textId="77777777" w:rsidR="00902957" w:rsidRPr="00F31322" w:rsidRDefault="00902957" w:rsidP="00902957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UYW48L0F1dGhvcj48WWVhcj4yMDE0PC9ZZWFyPjxSZWNO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UYW48L0F1dGhvcj48WWVhcj4yMDE0PC9ZZWFyPjxSZWNO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6]</w:t>
            </w:r>
            <w:r w:rsidRPr="00F31322">
              <w:fldChar w:fldCharType="end"/>
            </w:r>
          </w:p>
        </w:tc>
      </w:tr>
    </w:tbl>
    <w:p w14:paraId="476DEC38" w14:textId="77777777" w:rsidR="00902957" w:rsidRPr="00F31322" w:rsidRDefault="00902957" w:rsidP="00902957">
      <w:pPr>
        <w:spacing w:line="240" w:lineRule="auto"/>
        <w:rPr>
          <w:b/>
          <w:bCs/>
          <w:i/>
          <w:iCs/>
          <w:szCs w:val="28"/>
        </w:rPr>
      </w:pPr>
      <w:r w:rsidRPr="00F31322">
        <w:t xml:space="preserve">(Note: * only toxigenic </w:t>
      </w:r>
      <w:r w:rsidRPr="00F31322">
        <w:rPr>
          <w:i/>
        </w:rPr>
        <w:t>C. difficile</w:t>
      </w:r>
      <w:r w:rsidRPr="00F31322">
        <w:t xml:space="preserve"> strains were included in these studies.)</w:t>
      </w:r>
      <w:r w:rsidRPr="00F31322">
        <w:br w:type="page"/>
      </w:r>
    </w:p>
    <w:p w14:paraId="5F0BED5E" w14:textId="77777777" w:rsidR="00902957" w:rsidRPr="00F31322" w:rsidRDefault="00902957" w:rsidP="00902957">
      <w:pPr>
        <w:pStyle w:val="Caption"/>
        <w:keepNext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bookmarkStart w:id="2" w:name="_Ref522010731"/>
      <w:r w:rsidRPr="00F3132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lastRenderedPageBreak/>
        <w:t>Table S</w:t>
      </w:r>
      <w:bookmarkEnd w:id="2"/>
      <w:r w:rsidRPr="00F3132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2 – Prevalence of </w:t>
      </w:r>
      <w:r w:rsidRPr="00F313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C. difficile </w:t>
      </w:r>
      <w:r w:rsidRPr="00F31322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RT 017 in non-outbreak settings in non-Asian countri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1705"/>
        <w:gridCol w:w="1746"/>
        <w:gridCol w:w="1396"/>
        <w:gridCol w:w="1242"/>
      </w:tblGrid>
      <w:tr w:rsidR="00902957" w:rsidRPr="00F31322" w14:paraId="66D34C6C" w14:textId="77777777" w:rsidTr="00570D15"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679E24DC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Country</w:t>
            </w:r>
          </w:p>
        </w:tc>
        <w:tc>
          <w:tcPr>
            <w:tcW w:w="1705" w:type="dxa"/>
            <w:tcBorders>
              <w:top w:val="single" w:sz="4" w:space="0" w:color="auto"/>
              <w:bottom w:val="single" w:sz="4" w:space="0" w:color="auto"/>
            </w:tcBorders>
          </w:tcPr>
          <w:p w14:paraId="38F8F37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  <w:b/>
              </w:rPr>
              <w:t>Year</w:t>
            </w:r>
          </w:p>
        </w:tc>
        <w:tc>
          <w:tcPr>
            <w:tcW w:w="1746" w:type="dxa"/>
            <w:tcBorders>
              <w:top w:val="single" w:sz="4" w:space="0" w:color="auto"/>
              <w:bottom w:val="single" w:sz="4" w:space="0" w:color="auto"/>
            </w:tcBorders>
          </w:tcPr>
          <w:p w14:paraId="41A143D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  <w:b/>
              </w:rPr>
              <w:t>Number of Strains</w:t>
            </w:r>
          </w:p>
        </w:tc>
        <w:tc>
          <w:tcPr>
            <w:tcW w:w="1396" w:type="dxa"/>
            <w:tcBorders>
              <w:top w:val="single" w:sz="4" w:space="0" w:color="auto"/>
              <w:bottom w:val="single" w:sz="4" w:space="0" w:color="auto"/>
            </w:tcBorders>
          </w:tcPr>
          <w:p w14:paraId="62B49BF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  <w:b/>
              </w:rPr>
              <w:t>Prevalence</w:t>
            </w:r>
          </w:p>
        </w:tc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14:paraId="45D0658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  <w:b/>
              </w:rPr>
              <w:t>Reference</w:t>
            </w:r>
          </w:p>
        </w:tc>
      </w:tr>
      <w:tr w:rsidR="00902957" w:rsidRPr="00F31322" w14:paraId="53C153C5" w14:textId="77777777" w:rsidTr="00570D15">
        <w:tc>
          <w:tcPr>
            <w:tcW w:w="2410" w:type="dxa"/>
            <w:tcBorders>
              <w:top w:val="single" w:sz="4" w:space="0" w:color="auto"/>
            </w:tcBorders>
          </w:tcPr>
          <w:p w14:paraId="5327B269" w14:textId="77777777" w:rsidR="00902957" w:rsidRPr="00F31322" w:rsidRDefault="00902957" w:rsidP="00570D15">
            <w:pPr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North America</w:t>
            </w:r>
          </w:p>
          <w:p w14:paraId="34F4448E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Canada</w:t>
            </w:r>
          </w:p>
          <w:p w14:paraId="19F6D055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2CA31111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The United States</w:t>
            </w:r>
          </w:p>
          <w:p w14:paraId="06D277E5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534E40F1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</w:p>
          <w:p w14:paraId="7C1E3297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Entire North America</w:t>
            </w:r>
          </w:p>
        </w:tc>
        <w:tc>
          <w:tcPr>
            <w:tcW w:w="1705" w:type="dxa"/>
            <w:tcBorders>
              <w:top w:val="single" w:sz="4" w:space="0" w:color="auto"/>
            </w:tcBorders>
          </w:tcPr>
          <w:p w14:paraId="2D87D147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4E74658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04 – 2006</w:t>
            </w:r>
          </w:p>
          <w:p w14:paraId="62682351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3 – 2015</w:t>
            </w:r>
          </w:p>
          <w:p w14:paraId="501FBF81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0 – 2012</w:t>
            </w:r>
          </w:p>
          <w:p w14:paraId="6D0292F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1</w:t>
            </w:r>
          </w:p>
          <w:p w14:paraId="16CD55DE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1</w:t>
            </w:r>
          </w:p>
          <w:p w14:paraId="5E63DF6B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1</w:t>
            </w:r>
          </w:p>
        </w:tc>
        <w:tc>
          <w:tcPr>
            <w:tcW w:w="1746" w:type="dxa"/>
            <w:tcBorders>
              <w:top w:val="single" w:sz="4" w:space="0" w:color="auto"/>
            </w:tcBorders>
          </w:tcPr>
          <w:p w14:paraId="387EE76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778165D0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080</w:t>
            </w:r>
          </w:p>
          <w:p w14:paraId="3A2BCA4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310</w:t>
            </w:r>
          </w:p>
          <w:p w14:paraId="3CFB1CD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33</w:t>
            </w:r>
          </w:p>
          <w:p w14:paraId="088D6BC6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364</w:t>
            </w:r>
          </w:p>
          <w:p w14:paraId="346C495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720</w:t>
            </w:r>
          </w:p>
          <w:p w14:paraId="39469A9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350</w:t>
            </w:r>
          </w:p>
        </w:tc>
        <w:tc>
          <w:tcPr>
            <w:tcW w:w="1396" w:type="dxa"/>
            <w:tcBorders>
              <w:top w:val="single" w:sz="4" w:space="0" w:color="auto"/>
            </w:tcBorders>
          </w:tcPr>
          <w:p w14:paraId="64A4B891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1E49713D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5.4%</w:t>
            </w:r>
          </w:p>
          <w:p w14:paraId="0289ED7B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.3%</w:t>
            </w:r>
          </w:p>
          <w:p w14:paraId="006843A1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.9%</w:t>
            </w:r>
          </w:p>
          <w:p w14:paraId="3AF736F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.3%</w:t>
            </w:r>
          </w:p>
          <w:p w14:paraId="390419B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.8%</w:t>
            </w:r>
          </w:p>
          <w:p w14:paraId="6D5B13FC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.3%</w:t>
            </w:r>
          </w:p>
        </w:tc>
        <w:tc>
          <w:tcPr>
            <w:tcW w:w="1242" w:type="dxa"/>
            <w:tcBorders>
              <w:top w:val="single" w:sz="4" w:space="0" w:color="auto"/>
            </w:tcBorders>
          </w:tcPr>
          <w:p w14:paraId="5A1AA59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4B4F027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NYXJ0aW48L0F1dGhvcj48WWVhcj4yMDA4PC9ZZWFyPjxS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NYXJ0aW48L0F1dGhvcj48WWVhcj4yMDA4PC9ZZWFyPjxS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7]</w:t>
            </w:r>
            <w:r w:rsidRPr="00F31322">
              <w:fldChar w:fldCharType="end"/>
            </w:r>
          </w:p>
          <w:p w14:paraId="311F92E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LYXJsb3dza3k8L0F1dGhvcj48WWVhcj4yMDE4PC9ZZWFy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LYXJsb3dza3k8L0F1dGhvcj48WWVhcj4yMDE4PC9ZZWFy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8]</w:t>
            </w:r>
            <w:r w:rsidRPr="00F31322">
              <w:fldChar w:fldCharType="end"/>
            </w:r>
          </w:p>
          <w:p w14:paraId="2353C72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EdWJiZXJrZTwvQXV0aG9yPjxZZWFyPjIwMTU8L1llYXI+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EdWJiZXJrZTwvQXV0aG9yPjxZZWFyPjIwMTU8L1llYXI+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9]</w:t>
            </w:r>
            <w:r w:rsidRPr="00F31322">
              <w:fldChar w:fldCharType="end"/>
            </w:r>
          </w:p>
          <w:p w14:paraId="600B896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essa&lt;/Author&gt;&lt;Year&gt;2015&lt;/Year&gt;&lt;RecNum&gt;197&lt;/RecNum&gt;&lt;DisplayText&gt;[20]&lt;/DisplayText&gt;&lt;record&gt;&lt;rec-number&gt;197&lt;/rec-number&gt;&lt;foreign-keys&gt;&lt;key app="EN" db-id="v5sxrz0dl5s5p7eev2l5ptexxxaewwp00zws" timestamp="1534726169"&gt;197&lt;/key&gt;&lt;/foreign-keys&gt;&lt;ref-type name="Journal Article"&gt;17&lt;/ref-type&gt;&lt;contributors&gt;&lt;authors&gt;&lt;author&gt;Lessa, F.C.&lt;/author&gt;&lt;author&gt;Mu, Y.&lt;/author&gt;&lt;author&gt;Bamberg, W.M.&lt;/author&gt;&lt;author&gt;Beldavs, Z.G.&lt;/author&gt;&lt;author&gt;Dumyati, G.K.&lt;/author&gt;&lt;author&gt;Dunn, J.R.&lt;/author&gt;&lt;author&gt;Farley, M.M.&lt;/author&gt;&lt;author&gt;Holzbauer, S.M.&lt;/author&gt;&lt;author&gt;Meek, J.I.&lt;/author&gt;&lt;author&gt;Phipps, E.C.&lt;/author&gt;&lt;author&gt;Wilson, L.E.&lt;/author&gt;&lt;author&gt;Winston, L.G.&lt;/author&gt;&lt;author&gt;Cohen, J.A.&lt;/author&gt;&lt;author&gt;Limbago, B.M.&lt;/author&gt;&lt;author&gt;Fridkin, S.K.&lt;/author&gt;&lt;author&gt;Gerding, D.N.&lt;/author&gt;&lt;author&gt;McDonald, LC.&lt;/author&gt;&lt;/authors&gt;&lt;/contributors&gt;&lt;titles&gt;&lt;title&gt;&lt;style face="normal" font="default" size="100%"&gt;Burden of &lt;/style&gt;&lt;style face="italic" font="default" size="100%"&gt;Clostridium difficile&lt;/style&gt;&lt;style face="normal" font="default" size="100%"&gt; infection in the United States&lt;/style&gt;&lt;/title&gt;&lt;secondary-title&gt;N Engl J Med&lt;/secondary-title&gt;&lt;/titles&gt;&lt;periodical&gt;&lt;full-title&gt;N Engl J Med&lt;/full-title&gt;&lt;/periodical&gt;&lt;pages&gt;2369-70&lt;/pages&gt;&lt;volume&gt;372&lt;/volume&gt;&lt;number&gt;24&lt;/number&gt;&lt;keywords&gt;&lt;keyword&gt;Clostridium Infections/*epidemiology&lt;/keyword&gt;&lt;keyword&gt;*Clostridium difficile&lt;/keyword&gt;&lt;keyword&gt;Female&lt;/keyword&gt;&lt;keyword&gt;Humans&lt;/keyword&gt;&lt;keyword&gt;Male&lt;/keyword&gt;&lt;/keywords&gt;&lt;dates&gt;&lt;year&gt;2015&lt;/year&gt;&lt;pub-dates&gt;&lt;date&gt;Jun 11&lt;/date&gt;&lt;/pub-dates&gt;&lt;/dates&gt;&lt;isbn&gt;1533-4406 (Electronic)&amp;#xD;0028-4793 (Linking)&lt;/isbn&gt;&lt;accession-num&gt;26061850&lt;/accession-num&gt;&lt;urls&gt;&lt;related-urls&gt;&lt;url&gt;https://www.ncbi.nlm.nih.gov/pubmed/26061850&lt;/url&gt;&lt;url&gt;https://www.nejm.org/doi/pdf/10.1056/NEJMc1505190&lt;/url&gt;&lt;/related-urls&gt;&lt;/urls&gt;&lt;electronic-resource-num&gt;10.1056/NEJMc1505190&lt;/electronic-resource-num&gt;&lt;/record&gt;&lt;/Cite&gt;&lt;/EndNote&gt;</w:instrText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0]</w:t>
            </w:r>
            <w:r w:rsidRPr="00F31322">
              <w:fldChar w:fldCharType="end"/>
            </w:r>
          </w:p>
          <w:p w14:paraId="35A2AEF3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XYXNsYXdza2k8L0F1dGhvcj48WWVhcj4yMDEzPC9ZZWFy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XYXNsYXdza2k8L0F1dGhvcj48WWVhcj4yMDEzPC9ZZWFy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1]</w:t>
            </w:r>
            <w:r w:rsidRPr="00F31322">
              <w:fldChar w:fldCharType="end"/>
            </w:r>
          </w:p>
          <w:p w14:paraId="3D1E7027" w14:textId="77777777" w:rsidR="00902957" w:rsidRPr="00F31322" w:rsidRDefault="00902957" w:rsidP="00902957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UZW5vdmVyPC9BdXRob3I+PFllYXI+MjAxMTwvWWVhcj48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UZW5vdmVyPC9BdXRob3I+PFllYXI+MjAxMTwvWWVhcj48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2]</w:t>
            </w:r>
            <w:r w:rsidRPr="00F31322">
              <w:fldChar w:fldCharType="end"/>
            </w:r>
          </w:p>
        </w:tc>
      </w:tr>
      <w:tr w:rsidR="00902957" w:rsidRPr="00F31322" w14:paraId="6F354BCF" w14:textId="77777777" w:rsidTr="00570D15">
        <w:tc>
          <w:tcPr>
            <w:tcW w:w="2410" w:type="dxa"/>
          </w:tcPr>
          <w:p w14:paraId="3AB790F9" w14:textId="77777777" w:rsidR="00902957" w:rsidRPr="00F31322" w:rsidRDefault="00902957" w:rsidP="00570D15">
            <w:pPr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Europe</w:t>
            </w:r>
          </w:p>
          <w:p w14:paraId="2F416338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France</w:t>
            </w:r>
          </w:p>
          <w:p w14:paraId="7A882F1C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Germany</w:t>
            </w:r>
          </w:p>
          <w:p w14:paraId="55844838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Portugal</w:t>
            </w:r>
          </w:p>
        </w:tc>
        <w:tc>
          <w:tcPr>
            <w:tcW w:w="1705" w:type="dxa"/>
          </w:tcPr>
          <w:p w14:paraId="4ED380B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22FD7CF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998 – 1999</w:t>
            </w:r>
          </w:p>
          <w:p w14:paraId="71AFE811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08 – 2009</w:t>
            </w:r>
          </w:p>
          <w:p w14:paraId="0466DA4D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2 - 2015</w:t>
            </w:r>
          </w:p>
        </w:tc>
        <w:tc>
          <w:tcPr>
            <w:tcW w:w="1746" w:type="dxa"/>
          </w:tcPr>
          <w:p w14:paraId="78D174D7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167C572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364</w:t>
            </w:r>
          </w:p>
          <w:p w14:paraId="3B27BD7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1 *</w:t>
            </w:r>
          </w:p>
          <w:p w14:paraId="7E9B8F2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91</w:t>
            </w:r>
          </w:p>
        </w:tc>
        <w:tc>
          <w:tcPr>
            <w:tcW w:w="1396" w:type="dxa"/>
          </w:tcPr>
          <w:p w14:paraId="30D0F6EF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5B9E0836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.5%</w:t>
            </w:r>
          </w:p>
          <w:p w14:paraId="58ADF43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4.9%</w:t>
            </w:r>
          </w:p>
          <w:p w14:paraId="247E610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3.1%</w:t>
            </w:r>
          </w:p>
        </w:tc>
        <w:tc>
          <w:tcPr>
            <w:tcW w:w="1242" w:type="dxa"/>
          </w:tcPr>
          <w:p w14:paraId="1F5C55B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3450BB46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CYXJidXQ8L0F1dGhvcj48WWVhcj4yMDAyPC9ZZWFyPjxS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CYXJidXQ8L0F1dGhvcj48WWVhcj4yMDAyPC9ZZWFyPjxS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3]</w:t>
            </w:r>
            <w:r w:rsidRPr="00F31322">
              <w:fldChar w:fldCharType="end"/>
            </w:r>
          </w:p>
          <w:p w14:paraId="182D40F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BcnZhbmQ8L0F1dGhvcj48WWVhcj4yMDA5PC9ZZWFyPjxS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BcnZhbmQ8L0F1dGhvcj48WWVhcj4yMDA5PC9ZZWFyPjxS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4]</w:t>
            </w:r>
            <w:r w:rsidRPr="00F31322">
              <w:fldChar w:fldCharType="end"/>
            </w:r>
          </w:p>
          <w:p w14:paraId="1B217FEC" w14:textId="77777777" w:rsidR="00902957" w:rsidRPr="00F31322" w:rsidRDefault="00902957" w:rsidP="00902957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Isidro&lt;/Author&gt;&lt;Year&gt;2018&lt;/Year&gt;&lt;RecNum&gt;145&lt;/RecNum&gt;&lt;DisplayText&gt;[25]&lt;/DisplayText&gt;&lt;record&gt;&lt;rec-number&gt;145&lt;/rec-number&gt;&lt;foreign-keys&gt;&lt;key app="EN" db-id="v5sxrz0dl5s5p7eev2l5ptexxxaewwp00zws" timestamp="1524538780"&gt;145&lt;/key&gt;&lt;/foreign-keys&gt;&lt;ref-type name="Journal Article"&gt;17&lt;/ref-type&gt;&lt;contributors&gt;&lt;authors&gt;&lt;author&gt;Isidro, J.&lt;/author&gt;&lt;author&gt;Santos, A.&lt;/author&gt;&lt;author&gt;Nunes, A.&lt;/author&gt;&lt;author&gt;Borges, V.&lt;/author&gt;&lt;author&gt;Silva, C.&lt;/author&gt;&lt;author&gt;Vieira, L.&lt;/author&gt;&lt;author&gt;Mendes, A. L.&lt;/author&gt;&lt;author&gt;Serrano, M.&lt;/author&gt;&lt;author&gt;Henriques, A. O.&lt;/author&gt;&lt;author&gt;Gomes, J. P.&lt;/author&gt;&lt;author&gt;Oleastro, M.&lt;/author&gt;&lt;/authors&gt;&lt;/contributors&gt;&lt;titles&gt;&lt;title&gt;&lt;style face="normal" font="default" size="100%"&gt;Imipenem resistance in &lt;/style&gt;&lt;style face="italic" font="default" size="100%"&gt;Clostridium difficile&lt;/style&gt;&lt;style face="normal" font="default" size="100%"&gt; ribotype 017, Portugal&lt;/style&gt;&lt;/title&gt;&lt;secondary-title&gt;Emerg Infect Dis&lt;/secondary-title&gt;&lt;/titles&gt;&lt;periodical&gt;&lt;full-title&gt;Emerg Infect Dis&lt;/full-title&gt;&lt;/periodical&gt;&lt;pages&gt;741-745&lt;/pages&gt;&lt;volume&gt;24&lt;/volume&gt;&lt;number&gt;4&lt;/number&gt;&lt;keywords&gt;&lt;keyword&gt;Cdi&lt;/keyword&gt;&lt;keyword&gt;Clostridium difficile&lt;/keyword&gt;&lt;keyword&gt;Clostridium difficile infection&lt;/keyword&gt;&lt;keyword&gt;Portugal&lt;/keyword&gt;&lt;keyword&gt;antimicrobial resistance&lt;/keyword&gt;&lt;keyword&gt;bacteria&lt;/keyword&gt;&lt;keyword&gt;imipenem resistance&lt;/keyword&gt;&lt;keyword&gt;multidrug resistance&lt;/keyword&gt;&lt;keyword&gt;penicillin-binding proteins&lt;/keyword&gt;&lt;keyword&gt;ribotype 017&lt;/keyword&gt;&lt;/keywords&gt;&lt;dates&gt;&lt;year&gt;2018&lt;/year&gt;&lt;pub-dates&gt;&lt;date&gt;Apr&lt;/date&gt;&lt;/pub-dates&gt;&lt;/dates&gt;&lt;isbn&gt;1080-6059 (Electronic)&amp;#xD;1080-6040 (Linking)&lt;/isbn&gt;&lt;accession-num&gt;29553322&lt;/accession-num&gt;&lt;urls&gt;&lt;related-urls&gt;&lt;url&gt;https://www.ncbi.nlm.nih.gov/pubmed/29553322&lt;/url&gt;&lt;url&gt;https://www.ncbi.nlm.nih.gov/pmc/articles/PMC5875251/pdf/17-0095.pdf&lt;/url&gt;&lt;/related-urls&gt;&lt;/urls&gt;&lt;custom2&gt;PMC5875251&lt;/custom2&gt;&lt;electronic-resource-num&gt;10.3201/eid2404.170095&lt;/electronic-resource-num&gt;&lt;/record&gt;&lt;/Cite&gt;&lt;/EndNote&gt;</w:instrText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5]</w:t>
            </w:r>
            <w:r w:rsidRPr="00F31322">
              <w:fldChar w:fldCharType="end"/>
            </w:r>
          </w:p>
        </w:tc>
      </w:tr>
      <w:tr w:rsidR="00902957" w:rsidRPr="00F31322" w14:paraId="267FACE4" w14:textId="77777777" w:rsidTr="00570D15">
        <w:tc>
          <w:tcPr>
            <w:tcW w:w="2410" w:type="dxa"/>
          </w:tcPr>
          <w:p w14:paraId="6AAA448D" w14:textId="77777777" w:rsidR="00902957" w:rsidRPr="00F31322" w:rsidRDefault="00902957" w:rsidP="00570D15">
            <w:pPr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Australia</w:t>
            </w:r>
          </w:p>
          <w:p w14:paraId="2114B4E9" w14:textId="77777777" w:rsidR="00902957" w:rsidRPr="00F31322" w:rsidRDefault="00902957" w:rsidP="00570D15">
            <w:pPr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Australia</w:t>
            </w:r>
          </w:p>
        </w:tc>
        <w:tc>
          <w:tcPr>
            <w:tcW w:w="1705" w:type="dxa"/>
          </w:tcPr>
          <w:p w14:paraId="326D0066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1AB513E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0 – 2012</w:t>
            </w:r>
          </w:p>
          <w:p w14:paraId="2FC996BB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2</w:t>
            </w:r>
          </w:p>
          <w:p w14:paraId="63A8498A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3 – 2014</w:t>
            </w:r>
          </w:p>
        </w:tc>
        <w:tc>
          <w:tcPr>
            <w:tcW w:w="1746" w:type="dxa"/>
          </w:tcPr>
          <w:p w14:paraId="4A1A2985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68B7ACDB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657</w:t>
            </w:r>
          </w:p>
          <w:p w14:paraId="696F29B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542</w:t>
            </w:r>
          </w:p>
          <w:p w14:paraId="68A061B7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151</w:t>
            </w:r>
          </w:p>
        </w:tc>
        <w:tc>
          <w:tcPr>
            <w:tcW w:w="1396" w:type="dxa"/>
          </w:tcPr>
          <w:p w14:paraId="6BD19C91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637066E0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.9%</w:t>
            </w:r>
          </w:p>
          <w:p w14:paraId="6A27977C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3.3%</w:t>
            </w:r>
          </w:p>
          <w:p w14:paraId="0BEB506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.0%</w:t>
            </w:r>
          </w:p>
        </w:tc>
        <w:tc>
          <w:tcPr>
            <w:tcW w:w="1242" w:type="dxa"/>
          </w:tcPr>
          <w:p w14:paraId="5D786FE2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70692397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FeXJlPC9BdXRob3I+PFllYXI+MjAxNTwvWWVhcj48UmVj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FeXJlPC9BdXRob3I+PFllYXI+MjAxNTwvWWVhcj48UmVj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6]</w:t>
            </w:r>
            <w:r w:rsidRPr="00F31322">
              <w:fldChar w:fldCharType="end"/>
            </w:r>
          </w:p>
          <w:p w14:paraId="0C8746AE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Db2xsaW5zPC9BdXRob3I+PFllYXI+MjAxNzwvWWVhcj48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Db2xsaW5zPC9BdXRob3I+PFllYXI+MjAxNzwvWWVhcj48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7]</w:t>
            </w:r>
            <w:r w:rsidRPr="00F31322">
              <w:fldChar w:fldCharType="end"/>
            </w:r>
          </w:p>
          <w:p w14:paraId="3CAF2733" w14:textId="77777777" w:rsidR="00902957" w:rsidRPr="00F31322" w:rsidRDefault="00902957" w:rsidP="00902957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LbmlnaHQ8L0F1dGhvcj48WWVhcj4yMDE1PC9ZZWFyPjxS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LbmlnaHQ8L0F1dGhvcj48WWVhcj4yMDE1PC9ZZWFyPjxS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8]</w:t>
            </w:r>
            <w:r w:rsidRPr="00F31322">
              <w:fldChar w:fldCharType="end"/>
            </w:r>
          </w:p>
        </w:tc>
      </w:tr>
      <w:tr w:rsidR="00902957" w:rsidRPr="00F31322" w14:paraId="3B44CB2E" w14:textId="77777777" w:rsidTr="00570D15">
        <w:tc>
          <w:tcPr>
            <w:tcW w:w="2410" w:type="dxa"/>
          </w:tcPr>
          <w:p w14:paraId="0B1866BF" w14:textId="77777777" w:rsidR="00902957" w:rsidRPr="00F31322" w:rsidRDefault="00902957" w:rsidP="00570D15">
            <w:pPr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  <w:b/>
              </w:rPr>
              <w:t>Africa</w:t>
            </w:r>
          </w:p>
          <w:p w14:paraId="422A5E8A" w14:textId="77777777" w:rsidR="00902957" w:rsidRPr="00F31322" w:rsidRDefault="00902957" w:rsidP="00570D15">
            <w:pPr>
              <w:rPr>
                <w:rFonts w:ascii="Times New Roman" w:hAnsi="Times New Roman" w:cs="Times New Roman"/>
                <w:b/>
              </w:rPr>
            </w:pPr>
            <w:r w:rsidRPr="00F31322">
              <w:rPr>
                <w:rFonts w:ascii="Times New Roman" w:hAnsi="Times New Roman" w:cs="Times New Roman"/>
              </w:rPr>
              <w:t>South Africa</w:t>
            </w:r>
          </w:p>
        </w:tc>
        <w:tc>
          <w:tcPr>
            <w:tcW w:w="1705" w:type="dxa"/>
          </w:tcPr>
          <w:p w14:paraId="6E79B3F7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4DF9F0C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2 – 2103</w:t>
            </w:r>
          </w:p>
          <w:p w14:paraId="089711C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014 – 2015</w:t>
            </w:r>
          </w:p>
        </w:tc>
        <w:tc>
          <w:tcPr>
            <w:tcW w:w="1746" w:type="dxa"/>
          </w:tcPr>
          <w:p w14:paraId="2691F96E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491AA74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32</w:t>
            </w:r>
          </w:p>
          <w:p w14:paraId="1E906973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269</w:t>
            </w:r>
          </w:p>
        </w:tc>
        <w:tc>
          <w:tcPr>
            <w:tcW w:w="1396" w:type="dxa"/>
          </w:tcPr>
          <w:p w14:paraId="252A10A9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59CDD97E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50.0%</w:t>
            </w:r>
          </w:p>
          <w:p w14:paraId="491D9628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rPr>
                <w:rFonts w:ascii="Times New Roman" w:hAnsi="Times New Roman" w:cs="Times New Roman"/>
              </w:rPr>
              <w:t>64.7%</w:t>
            </w:r>
          </w:p>
        </w:tc>
        <w:tc>
          <w:tcPr>
            <w:tcW w:w="1242" w:type="dxa"/>
          </w:tcPr>
          <w:p w14:paraId="0F165F24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</w:p>
          <w:p w14:paraId="684C9D0D" w14:textId="77777777" w:rsidR="00902957" w:rsidRPr="00F31322" w:rsidRDefault="00902957" w:rsidP="00570D15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SYWphYmFsbHk8L0F1dGhvcj48WWVhcj4yMDE2PC9ZZWFy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SYWphYmFsbHk8L0F1dGhvcj48WWVhcj4yMDE2PC9ZZWFy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9]</w:t>
            </w:r>
            <w:r w:rsidRPr="00F31322">
              <w:fldChar w:fldCharType="end"/>
            </w:r>
          </w:p>
          <w:p w14:paraId="5E31E5AB" w14:textId="77777777" w:rsidR="00902957" w:rsidRPr="00F31322" w:rsidRDefault="00902957" w:rsidP="00902957">
            <w:pPr>
              <w:jc w:val="center"/>
              <w:rPr>
                <w:rFonts w:ascii="Times New Roman" w:hAnsi="Times New Roman" w:cs="Times New Roman"/>
              </w:rPr>
            </w:pPr>
            <w:r w:rsidRPr="00F31322">
              <w:fldChar w:fldCharType="begin">
                <w:fldData xml:space="preserve">PEVuZE5vdGU+PENpdGU+PEF1dGhvcj5LdWxsaW48L0F1dGhvcj48WWVhcj4yMDE3PC9ZZWFyPjxS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fldChar w:fldCharType="begin">
                <w:fldData xml:space="preserve">PEVuZE5vdGU+PENpdGU+PEF1dGhvcj5LdWxsaW48L0F1dGhvcj48WWVhcj4yMDE3PC9ZZWFyPjxS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fldChar w:fldCharType="end"/>
            </w:r>
            <w:r w:rsidRPr="00F31322"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0]</w:t>
            </w:r>
            <w:r w:rsidRPr="00F31322">
              <w:fldChar w:fldCharType="end"/>
            </w:r>
          </w:p>
        </w:tc>
      </w:tr>
    </w:tbl>
    <w:p w14:paraId="5933796D" w14:textId="77777777" w:rsidR="00902957" w:rsidRPr="00F31322" w:rsidRDefault="00902957" w:rsidP="00902957">
      <w:r w:rsidRPr="00F31322">
        <w:t xml:space="preserve">(Note: All studies only included toxigenic </w:t>
      </w:r>
      <w:r w:rsidRPr="00F31322">
        <w:rPr>
          <w:i/>
        </w:rPr>
        <w:t>C. difficile</w:t>
      </w:r>
      <w:r w:rsidRPr="00F31322">
        <w:t xml:space="preserve"> strains; * only toxigenic </w:t>
      </w:r>
      <w:r w:rsidRPr="00F31322">
        <w:rPr>
          <w:i/>
        </w:rPr>
        <w:t>C. difficile</w:t>
      </w:r>
      <w:r w:rsidRPr="00F31322">
        <w:t xml:space="preserve"> strains from patients with severe CDI were included in this study.)</w:t>
      </w:r>
    </w:p>
    <w:p w14:paraId="26C64302" w14:textId="77777777" w:rsidR="00902957" w:rsidRPr="00F31322" w:rsidRDefault="00902957" w:rsidP="00902957">
      <w:pPr>
        <w:spacing w:line="240" w:lineRule="auto"/>
        <w:rPr>
          <w:b/>
          <w:bCs/>
          <w:i/>
          <w:iCs/>
          <w:szCs w:val="28"/>
        </w:rPr>
      </w:pPr>
    </w:p>
    <w:p w14:paraId="1F057999" w14:textId="77777777" w:rsidR="00902957" w:rsidRDefault="00902957" w:rsidP="00902957">
      <w:pPr>
        <w:pStyle w:val="Heading1"/>
      </w:pPr>
      <w:r>
        <w:lastRenderedPageBreak/>
        <w:t>References</w:t>
      </w:r>
    </w:p>
    <w:p w14:paraId="30169C34" w14:textId="77777777" w:rsidR="00902957" w:rsidRPr="00902957" w:rsidRDefault="00902957" w:rsidP="0090295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02957">
        <w:t>1.</w:t>
      </w:r>
      <w:r w:rsidRPr="00902957">
        <w:tab/>
        <w:t xml:space="preserve">Kim H, Riley TV, Kim M, et al. Increasing prevalence of toxin A-negative, toxin B-positive isolates of </w:t>
      </w:r>
      <w:r w:rsidRPr="00902957">
        <w:rPr>
          <w:i/>
        </w:rPr>
        <w:t>Clostridium difficile</w:t>
      </w:r>
      <w:r w:rsidRPr="00902957">
        <w:t xml:space="preserve"> in Korea: impact on laboratory diagnosis. J Clin Microbiol. 2008 Mar;46(3):1116-7. doi: 10.1128/JCM.01188-07. PubMed PMID: 18199783; PubMed Central PMCID: PMCPMC2268382.</w:t>
      </w:r>
    </w:p>
    <w:p w14:paraId="6E734484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.</w:t>
      </w:r>
      <w:r w:rsidRPr="00902957">
        <w:tab/>
        <w:t xml:space="preserve">Kim H, Jeong SH, Roh KH, et al. Investigation of toxin gene diversity, molecular epidemiology, and antimicrobial resistance of </w:t>
      </w:r>
      <w:r w:rsidRPr="00902957">
        <w:rPr>
          <w:i/>
        </w:rPr>
        <w:t>Clostridium difficile</w:t>
      </w:r>
      <w:r w:rsidRPr="00902957">
        <w:t xml:space="preserve"> isolated from 12 hospitals in South Korea. Korean J Lab Med. 2010 Oct;30(5):491-7. doi: 10.3343/kjlm.2010.30.5.491. PubMed PMID: 20890081.</w:t>
      </w:r>
    </w:p>
    <w:p w14:paraId="57185CAF" w14:textId="77777777" w:rsidR="00902957" w:rsidRPr="00902957" w:rsidRDefault="00902957" w:rsidP="00902957">
      <w:pPr>
        <w:pStyle w:val="EndNoteBibliography"/>
        <w:ind w:left="720" w:hanging="720"/>
      </w:pPr>
      <w:r w:rsidRPr="00902957">
        <w:t>3.</w:t>
      </w:r>
      <w:r w:rsidRPr="00902957">
        <w:tab/>
        <w:t xml:space="preserve">Kim J, Kang JO, Kim H, et al. Epidemiology of </w:t>
      </w:r>
      <w:r w:rsidRPr="00902957">
        <w:rPr>
          <w:i/>
        </w:rPr>
        <w:t>Clostridium difficile</w:t>
      </w:r>
      <w:r w:rsidRPr="00902957">
        <w:t xml:space="preserve"> infections in a tertiary-care hospital in Korea. Clin Microbiol Infect. 2013 Jun;19(6):521-7. doi: 10.1111/j.1469-0691.2012.03910.x. PubMed PMID: 22712697.</w:t>
      </w:r>
    </w:p>
    <w:p w14:paraId="5CA89298" w14:textId="77777777" w:rsidR="00902957" w:rsidRPr="00902957" w:rsidRDefault="00902957" w:rsidP="00902957">
      <w:pPr>
        <w:pStyle w:val="EndNoteBibliography"/>
        <w:ind w:left="720" w:hanging="720"/>
      </w:pPr>
      <w:r w:rsidRPr="00902957">
        <w:t>4.</w:t>
      </w:r>
      <w:r w:rsidRPr="00902957">
        <w:tab/>
        <w:t xml:space="preserve">Kim J, Kim Y, Pai H. Clinical characteristics and treatment outcomes of </w:t>
      </w:r>
      <w:r w:rsidRPr="00902957">
        <w:rPr>
          <w:i/>
        </w:rPr>
        <w:t xml:space="preserve">Clostridium difficile </w:t>
      </w:r>
      <w:r w:rsidRPr="00902957">
        <w:t>infections by PCR ribotype 017 and 018 strains. PLoS One. 2016;11(12):e0168849. doi: 10.1371/journal.pone.0168849. PubMed PMID: 28002482; PubMed Central PMCID: PMCPMC5176314.</w:t>
      </w:r>
    </w:p>
    <w:p w14:paraId="4A0CB612" w14:textId="77777777" w:rsidR="00902957" w:rsidRPr="00902957" w:rsidRDefault="00902957" w:rsidP="00902957">
      <w:pPr>
        <w:pStyle w:val="EndNoteBibliography"/>
        <w:ind w:left="720" w:hanging="720"/>
      </w:pPr>
      <w:r w:rsidRPr="00902957">
        <w:t>5.</w:t>
      </w:r>
      <w:r w:rsidRPr="00902957">
        <w:tab/>
        <w:t xml:space="preserve">Huang H, Fang H, Weintraub A, et al. Distinct ribotypes and rates of antimicrobial drug resistance in </w:t>
      </w:r>
      <w:r w:rsidRPr="00902957">
        <w:rPr>
          <w:i/>
        </w:rPr>
        <w:t>Clostridium difficile</w:t>
      </w:r>
      <w:r w:rsidRPr="00902957">
        <w:t xml:space="preserve"> from Shanghai and Stockholm. Clin Microbiol Infect. 2009 Dec;15(12):1170-3. doi: 10.1111/j.1469-0691.2009.02992.x. PubMed PMID: 19624517.</w:t>
      </w:r>
    </w:p>
    <w:p w14:paraId="64B1BD1C" w14:textId="77777777" w:rsidR="00902957" w:rsidRPr="00902957" w:rsidRDefault="00902957" w:rsidP="00902957">
      <w:pPr>
        <w:pStyle w:val="EndNoteBibliography"/>
        <w:ind w:left="720" w:hanging="720"/>
      </w:pPr>
      <w:r w:rsidRPr="00902957">
        <w:t>6.</w:t>
      </w:r>
      <w:r w:rsidRPr="00902957">
        <w:tab/>
        <w:t xml:space="preserve">Huang H, Weintraub A, Fang H, et al. Antimicrobial susceptibility and heteroresistance in Chinese </w:t>
      </w:r>
      <w:r w:rsidRPr="00902957">
        <w:rPr>
          <w:i/>
        </w:rPr>
        <w:t>Clostridium difficile</w:t>
      </w:r>
      <w:r w:rsidRPr="00902957">
        <w:t xml:space="preserve"> strains. Anaerobe. 2010 Dec;16(6):633-5. doi: 10.1016/j.anaerobe.2010.09.002. PubMed PMID: 20849968.</w:t>
      </w:r>
    </w:p>
    <w:p w14:paraId="11B0BC95" w14:textId="77777777" w:rsidR="00902957" w:rsidRPr="00902957" w:rsidRDefault="00902957" w:rsidP="00902957">
      <w:pPr>
        <w:pStyle w:val="EndNoteBibliography"/>
        <w:ind w:left="720" w:hanging="720"/>
      </w:pPr>
      <w:r w:rsidRPr="00902957">
        <w:t>7.</w:t>
      </w:r>
      <w:r w:rsidRPr="00902957">
        <w:tab/>
        <w:t xml:space="preserve">Chen YB, Gu SL, Shen P, et al. Molecular epidemiology and antimicrobial susceptibility of </w:t>
      </w:r>
      <w:r w:rsidRPr="00902957">
        <w:rPr>
          <w:i/>
        </w:rPr>
        <w:t xml:space="preserve">Clostridium difficile </w:t>
      </w:r>
      <w:r w:rsidRPr="00902957">
        <w:t>isolated from hospitals during a 4-year period in China. J Med Microbiol. 2018 Jan;67(1):52-59. doi: 10.1099/jmm.0.000646. PubMed PMID: 29160203.</w:t>
      </w:r>
    </w:p>
    <w:p w14:paraId="443F58B3" w14:textId="77777777" w:rsidR="00902957" w:rsidRPr="00902957" w:rsidRDefault="00902957" w:rsidP="00902957">
      <w:pPr>
        <w:pStyle w:val="EndNoteBibliography"/>
        <w:ind w:left="720" w:hanging="720"/>
      </w:pPr>
      <w:r w:rsidRPr="00902957">
        <w:t>8.</w:t>
      </w:r>
      <w:r w:rsidRPr="00902957">
        <w:tab/>
        <w:t xml:space="preserve">Jin D, Luo Y, Huang C, et al. Molecular epidemiology of </w:t>
      </w:r>
      <w:r w:rsidRPr="00902957">
        <w:rPr>
          <w:i/>
        </w:rPr>
        <w:t>Clostridium difficile</w:t>
      </w:r>
      <w:r w:rsidRPr="00902957">
        <w:t xml:space="preserve"> infection in hospitalized patients in Eastern China. J Clin Microbiol. 2017 Mar;55(3):801-810. doi: 10.1128/JCM.01898-16. PubMed PMID: 27974547; PubMed Central PMCID: PMCPMC5328448.</w:t>
      </w:r>
    </w:p>
    <w:p w14:paraId="4D3AAA30" w14:textId="77777777" w:rsidR="00902957" w:rsidRPr="00902957" w:rsidRDefault="00902957" w:rsidP="00902957">
      <w:pPr>
        <w:pStyle w:val="EndNoteBibliography"/>
        <w:ind w:left="720" w:hanging="720"/>
      </w:pPr>
      <w:r w:rsidRPr="00902957">
        <w:t>9.</w:t>
      </w:r>
      <w:r w:rsidRPr="00902957">
        <w:tab/>
        <w:t xml:space="preserve">Chia JH, Lai HC, Su LH, et al. Molecular epidemiology of </w:t>
      </w:r>
      <w:r w:rsidRPr="00902957">
        <w:rPr>
          <w:i/>
        </w:rPr>
        <w:t xml:space="preserve">Clostridium difficile </w:t>
      </w:r>
      <w:r w:rsidRPr="00902957">
        <w:t>at a medical center in Taiwan: persistence of genetically clustering of A(-)B(+) isolates and increase of A(+)B(+) isolates. PLoS One. 2013;8(10):e75471. doi: 10.1371/journal.pone.0075471. PubMed PMID: 24116048; PubMed Central PMCID: PMCPMC3792110.</w:t>
      </w:r>
    </w:p>
    <w:p w14:paraId="5E9FC123" w14:textId="77777777" w:rsidR="00902957" w:rsidRPr="00902957" w:rsidRDefault="00902957" w:rsidP="00902957">
      <w:pPr>
        <w:pStyle w:val="EndNoteBibliography"/>
        <w:ind w:left="720" w:hanging="720"/>
      </w:pPr>
      <w:r w:rsidRPr="00902957">
        <w:t>10.</w:t>
      </w:r>
      <w:r w:rsidRPr="00902957">
        <w:tab/>
        <w:t xml:space="preserve">Hung YP, Huang IH, Lin HJ, et al. Predominance of </w:t>
      </w:r>
      <w:r w:rsidRPr="00902957">
        <w:rPr>
          <w:i/>
        </w:rPr>
        <w:t>Clostridium difficile</w:t>
      </w:r>
      <w:r w:rsidRPr="00902957">
        <w:t xml:space="preserve"> ribotypes 017 and 078 among toxigenic clinical isolates in Southern Taiwan. PLoS One. 2016;11(11):e0166159. doi: 10.1371/journal.pone.0166159. PubMed PMID: 27861606; PubMed Central PMCID: PMCPMC5115699.</w:t>
      </w:r>
    </w:p>
    <w:p w14:paraId="31C1436B" w14:textId="77777777" w:rsidR="00902957" w:rsidRPr="00902957" w:rsidRDefault="00902957" w:rsidP="00902957">
      <w:pPr>
        <w:pStyle w:val="EndNoteBibliography"/>
        <w:ind w:left="720" w:hanging="720"/>
      </w:pPr>
      <w:r w:rsidRPr="00902957">
        <w:t>11.</w:t>
      </w:r>
      <w:r w:rsidRPr="00902957">
        <w:tab/>
        <w:t xml:space="preserve">Ngamskulrungroj P, Sanmee S, Putsathit P, et al. Molecular epidemiology of </w:t>
      </w:r>
      <w:r w:rsidRPr="00902957">
        <w:rPr>
          <w:i/>
        </w:rPr>
        <w:t>Clostridium difficile</w:t>
      </w:r>
      <w:r w:rsidRPr="00902957">
        <w:t xml:space="preserve"> infection in a large teaching hospital in Thailand. PLoS One. 2015;10(5):e0127026. doi: 10.1371/journal.pone.0127026. PubMed PMID: 26000789; PubMed Central PMCID: PMCPMC4441498.</w:t>
      </w:r>
    </w:p>
    <w:p w14:paraId="5E442255" w14:textId="77777777" w:rsidR="00902957" w:rsidRPr="00902957" w:rsidRDefault="00902957" w:rsidP="00902957">
      <w:pPr>
        <w:pStyle w:val="EndNoteBibliography"/>
        <w:ind w:left="720" w:hanging="720"/>
      </w:pPr>
      <w:r w:rsidRPr="00902957">
        <w:t>12.</w:t>
      </w:r>
      <w:r w:rsidRPr="00902957">
        <w:tab/>
        <w:t xml:space="preserve">Putsathit P, Maneerattanaporn M, Piewngam P, et al. Prevalence and molecular epidemiology of </w:t>
      </w:r>
      <w:r w:rsidRPr="00902957">
        <w:rPr>
          <w:i/>
        </w:rPr>
        <w:t xml:space="preserve">Clostridium difficile </w:t>
      </w:r>
      <w:r w:rsidRPr="00902957">
        <w:t>infection in Thailand. New Microbes New Infect. 2017 Jan;15:27-32. doi: 10.1016/j.nmni.2016.10.004. PubMed PMID: 28119780; PubMed Central PMCID: PMCPMC5237757.</w:t>
      </w:r>
    </w:p>
    <w:p w14:paraId="76E5F523" w14:textId="77777777" w:rsidR="00902957" w:rsidRPr="00902957" w:rsidRDefault="00902957" w:rsidP="00902957">
      <w:pPr>
        <w:pStyle w:val="EndNoteBibliography"/>
        <w:ind w:left="720" w:hanging="720"/>
      </w:pPr>
      <w:r w:rsidRPr="00902957">
        <w:lastRenderedPageBreak/>
        <w:t>13.</w:t>
      </w:r>
      <w:r w:rsidRPr="00902957">
        <w:tab/>
        <w:t xml:space="preserve">Collins DA, Gasem MH, Habibie TH, et al. Prevalence and molecular epidemiology of </w:t>
      </w:r>
      <w:r w:rsidRPr="00902957">
        <w:rPr>
          <w:i/>
        </w:rPr>
        <w:t>Clostridium difficile</w:t>
      </w:r>
      <w:r w:rsidRPr="00902957">
        <w:t xml:space="preserve"> infection in Indonesia. New Microbes New Infect. 2017 Jul;18:34-37. doi: 10.1016/j.nmni.2017.04.006. PubMed PMID: 28603640; PubMed Central PMCID: PMCPMC5453861.</w:t>
      </w:r>
    </w:p>
    <w:p w14:paraId="6EFA2CE2" w14:textId="77777777" w:rsidR="00902957" w:rsidRPr="00902957" w:rsidRDefault="00902957" w:rsidP="00902957">
      <w:pPr>
        <w:pStyle w:val="EndNoteBibliography"/>
        <w:ind w:left="720" w:hanging="720"/>
      </w:pPr>
      <w:r w:rsidRPr="00902957">
        <w:t>14.</w:t>
      </w:r>
      <w:r w:rsidRPr="00902957">
        <w:tab/>
        <w:t xml:space="preserve">Riley TV, Collins DA, Karunakaran R, et al. High prevalence of toxigenic and non-toxigenic </w:t>
      </w:r>
      <w:r w:rsidRPr="00902957">
        <w:rPr>
          <w:i/>
        </w:rPr>
        <w:t xml:space="preserve">Clostridium difficile </w:t>
      </w:r>
      <w:r w:rsidRPr="00902957">
        <w:t>in Malaysia. J Clin Microbiol. 2018 Mar 21;56(6):e00170-18. doi: 10.1128/JCM.00170-18. PubMed PMID: 29563206.</w:t>
      </w:r>
    </w:p>
    <w:p w14:paraId="0E98CCF8" w14:textId="77777777" w:rsidR="00902957" w:rsidRPr="00902957" w:rsidRDefault="00902957" w:rsidP="00902957">
      <w:pPr>
        <w:pStyle w:val="EndNoteBibliography"/>
        <w:ind w:left="720" w:hanging="720"/>
      </w:pPr>
      <w:r w:rsidRPr="00902957">
        <w:t>15.</w:t>
      </w:r>
      <w:r w:rsidRPr="00902957">
        <w:tab/>
        <w:t xml:space="preserve">Cheong E, Roberts T, Rattanavong S, et al. </w:t>
      </w:r>
      <w:r w:rsidRPr="00902957">
        <w:rPr>
          <w:i/>
        </w:rPr>
        <w:t>Clostridium difficile</w:t>
      </w:r>
      <w:r w:rsidRPr="00902957">
        <w:t xml:space="preserve"> infection in the Lao People's Democratic Republic: first isolation and review of the literature. BMC Infect Dis. 2017 Sep 21;17(1):635. doi: 10.1186/s12879-017-2737-6. PubMed PMID: 28934954; PubMed Central PMCID: PMCPMC5609038.</w:t>
      </w:r>
    </w:p>
    <w:p w14:paraId="16FC0B1B" w14:textId="77777777" w:rsidR="00902957" w:rsidRPr="00902957" w:rsidRDefault="00902957" w:rsidP="00902957">
      <w:pPr>
        <w:pStyle w:val="EndNoteBibliography"/>
        <w:ind w:left="720" w:hanging="720"/>
      </w:pPr>
      <w:r w:rsidRPr="00902957">
        <w:t>16.</w:t>
      </w:r>
      <w:r w:rsidRPr="00902957">
        <w:tab/>
        <w:t xml:space="preserve">Tan XQ, Verrall AJ, Jureen R, et al. The emergence of community-onset </w:t>
      </w:r>
      <w:r w:rsidRPr="00902957">
        <w:rPr>
          <w:i/>
        </w:rPr>
        <w:t>Clostridium difficile</w:t>
      </w:r>
      <w:r w:rsidRPr="00902957">
        <w:t xml:space="preserve"> infection in a tertiary hospital in Singapore: a cause for concern. Int J Antimicrob Agents. 2014 Jan;43(1):47-51. doi: 10.1016/j.ijantimicag.2013.09.011. PubMed PMID: 24290727.</w:t>
      </w:r>
    </w:p>
    <w:p w14:paraId="5E42C972" w14:textId="77777777" w:rsidR="00902957" w:rsidRPr="00902957" w:rsidRDefault="00902957" w:rsidP="00902957">
      <w:pPr>
        <w:pStyle w:val="EndNoteBibliography"/>
        <w:ind w:left="720" w:hanging="720"/>
      </w:pPr>
      <w:r w:rsidRPr="00902957">
        <w:t>17.</w:t>
      </w:r>
      <w:r w:rsidRPr="00902957">
        <w:tab/>
        <w:t xml:space="preserve">Martin H, Willey B, Low DE, et al. Characterization of </w:t>
      </w:r>
      <w:r w:rsidRPr="00902957">
        <w:rPr>
          <w:i/>
        </w:rPr>
        <w:t>Clostridium difficile</w:t>
      </w:r>
      <w:r w:rsidRPr="00902957">
        <w:t xml:space="preserve"> strains isolated from patients in Ontario, Canada, from 2004 to 2006. J Clin Microbiol. 2008 Sep;46(9):2999-3004. doi: 10.1128/JCM.02437-07. PubMed PMID: 18650360; PubMed Central PMCID: PMCPMC2546775.</w:t>
      </w:r>
    </w:p>
    <w:p w14:paraId="433714EC" w14:textId="77777777" w:rsidR="00902957" w:rsidRPr="00902957" w:rsidRDefault="00902957" w:rsidP="00902957">
      <w:pPr>
        <w:pStyle w:val="EndNoteBibliography"/>
        <w:ind w:left="720" w:hanging="720"/>
      </w:pPr>
      <w:r w:rsidRPr="00902957">
        <w:t>18.</w:t>
      </w:r>
      <w:r w:rsidRPr="00902957">
        <w:tab/>
        <w:t xml:space="preserve">Karlowsky JA, Adam HJ, Kosowan T, et al. PCR ribotyping and antimicrobial susceptibility testing of isolates of </w:t>
      </w:r>
      <w:r w:rsidRPr="00902957">
        <w:rPr>
          <w:i/>
        </w:rPr>
        <w:t>Clostridium difficile</w:t>
      </w:r>
      <w:r w:rsidRPr="00902957">
        <w:t xml:space="preserve"> cultured from toxin-positive diarrheal stools of patients receiving medical care in Canadian hospitals: the Canadian </w:t>
      </w:r>
      <w:r w:rsidRPr="00902957">
        <w:rPr>
          <w:i/>
        </w:rPr>
        <w:t>Clostridium difficile</w:t>
      </w:r>
      <w:r w:rsidRPr="00902957">
        <w:t xml:space="preserve"> Surveillance Study (CAN-DIFF) 2013-2015. Diagn Microbiol Infect Dis. 2018 Jan 31;91(2):105-111. doi: 10.1016/j.diagmicrobio.2018.01.017. PubMed PMID: 29456070.</w:t>
      </w:r>
    </w:p>
    <w:p w14:paraId="332A7AE6" w14:textId="77777777" w:rsidR="00902957" w:rsidRPr="00902957" w:rsidRDefault="00902957" w:rsidP="00902957">
      <w:pPr>
        <w:pStyle w:val="EndNoteBibliography"/>
        <w:ind w:left="720" w:hanging="720"/>
      </w:pPr>
      <w:r w:rsidRPr="00902957">
        <w:t>19.</w:t>
      </w:r>
      <w:r w:rsidRPr="00902957">
        <w:tab/>
        <w:t xml:space="preserve">Dubberke ER, Reske KA, Seiler S, et al. Risk factors for acquisition and loss of </w:t>
      </w:r>
      <w:r w:rsidRPr="00902957">
        <w:rPr>
          <w:i/>
        </w:rPr>
        <w:t>Clostridium difficile</w:t>
      </w:r>
      <w:r w:rsidRPr="00902957">
        <w:t xml:space="preserve"> colonization in hospitalized patients. Antimicrob Agents Chemother. 2015 Aug;59(8):4533-43. doi: 10.1128/AAC.00642-15. PubMed PMID: 25987626; PubMed Central PMCID: PMCPMC4505269.</w:t>
      </w:r>
    </w:p>
    <w:p w14:paraId="7FB9A93C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0.</w:t>
      </w:r>
      <w:r w:rsidRPr="00902957">
        <w:tab/>
        <w:t xml:space="preserve">Lessa FC, Mu Y, Bamberg WM, et al. Burden of </w:t>
      </w:r>
      <w:r w:rsidRPr="00902957">
        <w:rPr>
          <w:i/>
        </w:rPr>
        <w:t>Clostridium difficile</w:t>
      </w:r>
      <w:r w:rsidRPr="00902957">
        <w:t xml:space="preserve"> infection in the United States. N Engl J Med. 2015 Jun 11;372(24):2369-70. doi: 10.1056/NEJMc1505190. PubMed PMID: 26061850.</w:t>
      </w:r>
    </w:p>
    <w:p w14:paraId="109E6147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1.</w:t>
      </w:r>
      <w:r w:rsidRPr="00902957">
        <w:tab/>
        <w:t xml:space="preserve">Waslawski S, Lo ES, Ewing SA, et al. </w:t>
      </w:r>
      <w:r w:rsidRPr="00902957">
        <w:rPr>
          <w:i/>
        </w:rPr>
        <w:t>Clostridium difficile</w:t>
      </w:r>
      <w:r w:rsidRPr="00902957">
        <w:t xml:space="preserve"> ribotype diversity at six health care institutions in the United States. J Clin Microbiol. 2013 Jun;51(6):1938-41. doi: 10.1128/JCM.00056-13. PubMed PMID: 23554188; PubMed Central PMCID: PMCPMC3716112.</w:t>
      </w:r>
    </w:p>
    <w:p w14:paraId="2706ABA6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2.</w:t>
      </w:r>
      <w:r w:rsidRPr="00902957">
        <w:tab/>
        <w:t xml:space="preserve">Tenover FC, Akerlund T, Gerding DN, et al. Comparison of strain typing results for </w:t>
      </w:r>
      <w:r w:rsidRPr="00902957">
        <w:rPr>
          <w:i/>
        </w:rPr>
        <w:t>Clostridium difficile</w:t>
      </w:r>
      <w:r w:rsidRPr="00902957">
        <w:t xml:space="preserve"> isolates from North America. J Clin Microbiol. 2011 May;49(5):1831-7. doi: 10.1128/JCM.02446-10. PubMed PMID: 21389155; PubMed Central PMCID: PMCPMC3122689.</w:t>
      </w:r>
    </w:p>
    <w:p w14:paraId="45F3C463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3.</w:t>
      </w:r>
      <w:r w:rsidRPr="00902957">
        <w:tab/>
        <w:t xml:space="preserve">Barbut F, Lalande V, Burghoffer B, et al. Prevalence and genetic characterization of toxin A variant strains of </w:t>
      </w:r>
      <w:r w:rsidRPr="00902957">
        <w:rPr>
          <w:i/>
        </w:rPr>
        <w:t>Clostridium difficile</w:t>
      </w:r>
      <w:r w:rsidRPr="00902957">
        <w:t xml:space="preserve"> among adults and children with diarrhea in France. J Clin Microbiol. 2002 Jun;40(6):2079-83. PubMed PMID: 12037068; PubMed Central PMCID: PMCPMC130789.</w:t>
      </w:r>
    </w:p>
    <w:p w14:paraId="33C1F5F0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4.</w:t>
      </w:r>
      <w:r w:rsidRPr="00902957">
        <w:tab/>
        <w:t xml:space="preserve">Arvand M, Hauri AM, Zaiss NH, et al. </w:t>
      </w:r>
      <w:r w:rsidRPr="00902957">
        <w:rPr>
          <w:i/>
        </w:rPr>
        <w:t>Clostridium difficile</w:t>
      </w:r>
      <w:r w:rsidRPr="00902957">
        <w:t xml:space="preserve"> ribotypes 001, 017, and 027 are associated with lethal </w:t>
      </w:r>
      <w:r w:rsidRPr="00902957">
        <w:rPr>
          <w:i/>
        </w:rPr>
        <w:t>C. difficile</w:t>
      </w:r>
      <w:r w:rsidRPr="00902957">
        <w:t xml:space="preserve"> infection in Hesse, Germany. Euro Surveill. 2009 Nov 12;14(45). PubMed PMID: 19941785.</w:t>
      </w:r>
    </w:p>
    <w:p w14:paraId="3304C836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5.</w:t>
      </w:r>
      <w:r w:rsidRPr="00902957">
        <w:tab/>
        <w:t xml:space="preserve">Isidro J, Santos A, Nunes A, et al. Imipenem resistance in </w:t>
      </w:r>
      <w:r w:rsidRPr="00902957">
        <w:rPr>
          <w:i/>
        </w:rPr>
        <w:t>Clostridium difficile</w:t>
      </w:r>
      <w:r w:rsidRPr="00902957">
        <w:t xml:space="preserve"> ribotype 017, Portugal. Emerg Infect Dis. 2018 Apr;24(4):741-745. doi: </w:t>
      </w:r>
      <w:r w:rsidRPr="00902957">
        <w:lastRenderedPageBreak/>
        <w:t>10.3201/eid2404.170095. PubMed PMID: 29553322; PubMed Central PMCID: PMCPMC5875251.</w:t>
      </w:r>
    </w:p>
    <w:p w14:paraId="59819928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6.</w:t>
      </w:r>
      <w:r w:rsidRPr="00902957">
        <w:tab/>
        <w:t xml:space="preserve">Eyre DW, Tracey L, Elliott B, et al. Emergence and spread of predominantly community-onset </w:t>
      </w:r>
      <w:r w:rsidRPr="00902957">
        <w:rPr>
          <w:i/>
        </w:rPr>
        <w:t>Clostridium difficile</w:t>
      </w:r>
      <w:r w:rsidRPr="00902957">
        <w:t xml:space="preserve"> PCR ribotype 244 infection in Australia, 2010 to 2012. Euro Surveill. 2015 Mar 12;20(10):21059. PubMed PMID: 25788254.</w:t>
      </w:r>
    </w:p>
    <w:p w14:paraId="5BDD6FB1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7.</w:t>
      </w:r>
      <w:r w:rsidRPr="00902957">
        <w:tab/>
        <w:t xml:space="preserve">Collins DA, Putsathit P, Elliott B, et al. Laboratory-based surveillance of </w:t>
      </w:r>
      <w:r w:rsidRPr="00902957">
        <w:rPr>
          <w:i/>
        </w:rPr>
        <w:t>Clostridium difficile</w:t>
      </w:r>
      <w:r w:rsidRPr="00902957">
        <w:t xml:space="preserve"> strains circulating in the Australian healthcare setting in 2012. Pathology. 2017 Apr;49(3):309-313. doi: 10.1016/j.pathol.2016.10.013. PubMed PMID: 28237369.</w:t>
      </w:r>
    </w:p>
    <w:p w14:paraId="5912C32C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8.</w:t>
      </w:r>
      <w:r w:rsidRPr="00902957">
        <w:tab/>
        <w:t xml:space="preserve">Knight DR, Giglio S, Huntington PG, et al. Surveillance for antimicrobial resistance in Australian isolates of </w:t>
      </w:r>
      <w:r w:rsidRPr="00902957">
        <w:rPr>
          <w:i/>
        </w:rPr>
        <w:t>Clostridium difficile</w:t>
      </w:r>
      <w:r w:rsidRPr="00902957">
        <w:t>, 2013-14. J Antimicrob Chemother. 2015 Nov;70(11):2992-9. doi: 10.1093/jac/dkv220. PubMed PMID: 26221017.</w:t>
      </w:r>
    </w:p>
    <w:p w14:paraId="3FD66213" w14:textId="77777777" w:rsidR="00902957" w:rsidRPr="00902957" w:rsidRDefault="00902957" w:rsidP="00902957">
      <w:pPr>
        <w:pStyle w:val="EndNoteBibliography"/>
        <w:ind w:left="720" w:hanging="720"/>
      </w:pPr>
      <w:r w:rsidRPr="00902957">
        <w:t>29.</w:t>
      </w:r>
      <w:r w:rsidRPr="00902957">
        <w:tab/>
        <w:t xml:space="preserve">Rajabally N, Kullin B, Ebrahim K, et al. A comparison of </w:t>
      </w:r>
      <w:r w:rsidRPr="00902957">
        <w:rPr>
          <w:i/>
        </w:rPr>
        <w:t xml:space="preserve">Clostridium difficile </w:t>
      </w:r>
      <w:r w:rsidRPr="00902957">
        <w:t>diagnostic methods for identification of local strains in a South African centre. J Med Microbiol. 2016 Feb 9;65(4):320-327. doi: 10.1099/jmm.0.000231. PubMed PMID: 26860329.</w:t>
      </w:r>
    </w:p>
    <w:p w14:paraId="1E7D4CBE" w14:textId="77777777" w:rsidR="00902957" w:rsidRPr="00902957" w:rsidRDefault="00902957" w:rsidP="00902957">
      <w:pPr>
        <w:pStyle w:val="EndNoteBibliography"/>
        <w:ind w:left="720" w:hanging="720"/>
      </w:pPr>
      <w:r w:rsidRPr="00902957">
        <w:t>30.</w:t>
      </w:r>
      <w:r w:rsidRPr="00902957">
        <w:tab/>
        <w:t xml:space="preserve">Kullin B, Wojno J, Abratt V, et al. Toxin A-negative toxin B-positive ribotype 017 </w:t>
      </w:r>
      <w:r w:rsidRPr="00902957">
        <w:rPr>
          <w:i/>
        </w:rPr>
        <w:t>Clostridium difficile</w:t>
      </w:r>
      <w:r w:rsidRPr="00902957">
        <w:t xml:space="preserve"> is the dominant strain type in patients with diarrhoea attending tuberculosis hospitals in Cape Town, South Africa. Eur J Clin Microbiol Infect Dis. 2017 Jan;36(1):163-175. doi: 10.1007/s10096-016-2790-x. PubMed PMID: 27696234.</w:t>
      </w:r>
    </w:p>
    <w:p w14:paraId="47F5E6B2" w14:textId="77777777" w:rsidR="00FE4713" w:rsidRDefault="00902957" w:rsidP="0080308E">
      <w:pPr>
        <w:pStyle w:val="Figurecaption"/>
      </w:pPr>
      <w:r>
        <w:fldChar w:fldCharType="end"/>
      </w:r>
    </w:p>
    <w:sectPr w:rsidR="00FE4713" w:rsidSect="00074B81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1" w:h="16840" w:code="9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F8900E" w14:textId="77777777" w:rsidR="00CF1515" w:rsidRDefault="00CF1515" w:rsidP="00AF2C92">
      <w:r>
        <w:separator/>
      </w:r>
    </w:p>
  </w:endnote>
  <w:endnote w:type="continuationSeparator" w:id="0">
    <w:p w14:paraId="08DE73FC" w14:textId="77777777" w:rsidR="00CF1515" w:rsidRDefault="00CF1515" w:rsidP="00AF2C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2ECA52" w14:textId="77777777" w:rsidR="002211DD" w:rsidRDefault="002211D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6DEB2E" w14:textId="77777777" w:rsidR="002211DD" w:rsidRDefault="002211D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25AB3B" w14:textId="77777777" w:rsidR="002211DD" w:rsidRDefault="002211D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0FD0CD" w14:textId="77777777" w:rsidR="00CF1515" w:rsidRDefault="00CF1515" w:rsidP="00AF2C92">
      <w:r>
        <w:separator/>
      </w:r>
    </w:p>
  </w:footnote>
  <w:footnote w:type="continuationSeparator" w:id="0">
    <w:p w14:paraId="02A13139" w14:textId="77777777" w:rsidR="00CF1515" w:rsidRDefault="00CF1515" w:rsidP="00AF2C9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7875E1B" w14:textId="77777777" w:rsidR="002211DD" w:rsidRDefault="002211D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1803EB" w14:textId="77777777" w:rsidR="002211DD" w:rsidRDefault="002211D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682F39" w14:textId="77777777" w:rsidR="002211DD" w:rsidRDefault="002211D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9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7"/>
  </w:num>
  <w:num w:numId="10">
    <w:abstractNumId w:val="6"/>
  </w:num>
  <w:num w:numId="11">
    <w:abstractNumId w:val="10"/>
  </w:num>
  <w:num w:numId="12">
    <w:abstractNumId w:val="8"/>
  </w:num>
  <w:num w:numId="13">
    <w:abstractNumId w:val="17"/>
  </w:num>
  <w:num w:numId="14">
    <w:abstractNumId w:val="20"/>
  </w:num>
  <w:num w:numId="15">
    <w:abstractNumId w:val="14"/>
  </w:num>
  <w:num w:numId="16">
    <w:abstractNumId w:val="16"/>
  </w:num>
  <w:num w:numId="17">
    <w:abstractNumId w:val="11"/>
  </w:num>
  <w:num w:numId="18">
    <w:abstractNumId w:val="0"/>
  </w:num>
  <w:num w:numId="19">
    <w:abstractNumId w:val="12"/>
  </w:num>
  <w:num w:numId="20">
    <w:abstractNumId w:val="20"/>
  </w:num>
  <w:num w:numId="21">
    <w:abstractNumId w:val="20"/>
  </w:num>
  <w:num w:numId="22">
    <w:abstractNumId w:val="20"/>
  </w:num>
  <w:num w:numId="23">
    <w:abstractNumId w:val="20"/>
  </w:num>
  <w:num w:numId="24">
    <w:abstractNumId w:val="17"/>
  </w:num>
  <w:num w:numId="25">
    <w:abstractNumId w:val="18"/>
  </w:num>
  <w:num w:numId="26">
    <w:abstractNumId w:val="21"/>
  </w:num>
  <w:num w:numId="27">
    <w:abstractNumId w:val="22"/>
  </w:num>
  <w:num w:numId="28">
    <w:abstractNumId w:val="20"/>
  </w:num>
  <w:num w:numId="29">
    <w:abstractNumId w:val="13"/>
  </w:num>
  <w:num w:numId="30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stylePaneFormatFilter w:val="1008" w:allStyles="0" w:customStyles="0" w:latentStyles="0" w:stylesInUse="1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1tjAxMDEysTQwsDRV0lEKTi0uzszPAykwrAUAGWqzfiwAAAA="/>
    <w:docVar w:name="EN.Layout" w:val="&lt;ENLayout&gt;&lt;Style&gt;TF-Standard NL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sxrz0dl5s5p7eev2l5ptexxxaewwp00zws&quot;&gt;My EndNote Library&lt;record-ids&gt;&lt;item&gt;6&lt;/item&gt;&lt;item&gt;10&lt;/item&gt;&lt;item&gt;13&lt;/item&gt;&lt;item&gt;14&lt;/item&gt;&lt;item&gt;21&lt;/item&gt;&lt;item&gt;24&lt;/item&gt;&lt;item&gt;26&lt;/item&gt;&lt;item&gt;36&lt;/item&gt;&lt;item&gt;37&lt;/item&gt;&lt;item&gt;38&lt;/item&gt;&lt;item&gt;39&lt;/item&gt;&lt;item&gt;40&lt;/item&gt;&lt;item&gt;41&lt;/item&gt;&lt;item&gt;42&lt;/item&gt;&lt;item&gt;51&lt;/item&gt;&lt;item&gt;53&lt;/item&gt;&lt;item&gt;55&lt;/item&gt;&lt;item&gt;56&lt;/item&gt;&lt;item&gt;59&lt;/item&gt;&lt;item&gt;61&lt;/item&gt;&lt;item&gt;74&lt;/item&gt;&lt;item&gt;76&lt;/item&gt;&lt;item&gt;126&lt;/item&gt;&lt;item&gt;145&lt;/item&gt;&lt;item&gt;150&lt;/item&gt;&lt;item&gt;163&lt;/item&gt;&lt;item&gt;175&lt;/item&gt;&lt;item&gt;195&lt;/item&gt;&lt;item&gt;196&lt;/item&gt;&lt;item&gt;197&lt;/item&gt;&lt;/record-ids&gt;&lt;/item&gt;&lt;/Libraries&gt;"/>
  </w:docVars>
  <w:rsids>
    <w:rsidRoot w:val="00902957"/>
    <w:rsid w:val="00001899"/>
    <w:rsid w:val="000049AD"/>
    <w:rsid w:val="0000681B"/>
    <w:rsid w:val="000133C0"/>
    <w:rsid w:val="00014C4E"/>
    <w:rsid w:val="00017107"/>
    <w:rsid w:val="000202E2"/>
    <w:rsid w:val="00022441"/>
    <w:rsid w:val="0002261E"/>
    <w:rsid w:val="00024839"/>
    <w:rsid w:val="00026871"/>
    <w:rsid w:val="00037A98"/>
    <w:rsid w:val="000427FB"/>
    <w:rsid w:val="0004455E"/>
    <w:rsid w:val="00047CB5"/>
    <w:rsid w:val="00051FAA"/>
    <w:rsid w:val="000572A9"/>
    <w:rsid w:val="00061325"/>
    <w:rsid w:val="000733AC"/>
    <w:rsid w:val="00074B81"/>
    <w:rsid w:val="00074D22"/>
    <w:rsid w:val="00075081"/>
    <w:rsid w:val="0007528A"/>
    <w:rsid w:val="000811AB"/>
    <w:rsid w:val="00083C5F"/>
    <w:rsid w:val="0009172C"/>
    <w:rsid w:val="000930EC"/>
    <w:rsid w:val="00095E61"/>
    <w:rsid w:val="000966C1"/>
    <w:rsid w:val="000970AC"/>
    <w:rsid w:val="000A1167"/>
    <w:rsid w:val="000A4428"/>
    <w:rsid w:val="000A6D40"/>
    <w:rsid w:val="000A7BC3"/>
    <w:rsid w:val="000B1661"/>
    <w:rsid w:val="000B1F0B"/>
    <w:rsid w:val="000B2E88"/>
    <w:rsid w:val="000B4603"/>
    <w:rsid w:val="000C09BE"/>
    <w:rsid w:val="000C1380"/>
    <w:rsid w:val="000C554F"/>
    <w:rsid w:val="000D0DC5"/>
    <w:rsid w:val="000D15FF"/>
    <w:rsid w:val="000D28DF"/>
    <w:rsid w:val="000D488B"/>
    <w:rsid w:val="000D68DF"/>
    <w:rsid w:val="000E138D"/>
    <w:rsid w:val="000E187A"/>
    <w:rsid w:val="000E2D61"/>
    <w:rsid w:val="000E450E"/>
    <w:rsid w:val="000E6259"/>
    <w:rsid w:val="000F4677"/>
    <w:rsid w:val="000F5BE0"/>
    <w:rsid w:val="00100587"/>
    <w:rsid w:val="0010284E"/>
    <w:rsid w:val="00103122"/>
    <w:rsid w:val="0010336A"/>
    <w:rsid w:val="001050F1"/>
    <w:rsid w:val="00105AEA"/>
    <w:rsid w:val="00106DAF"/>
    <w:rsid w:val="00114ABE"/>
    <w:rsid w:val="00116023"/>
    <w:rsid w:val="00134A51"/>
    <w:rsid w:val="00140727"/>
    <w:rsid w:val="00160628"/>
    <w:rsid w:val="00161344"/>
    <w:rsid w:val="00162195"/>
    <w:rsid w:val="0016322A"/>
    <w:rsid w:val="00165A21"/>
    <w:rsid w:val="001705CE"/>
    <w:rsid w:val="0017714B"/>
    <w:rsid w:val="001804DF"/>
    <w:rsid w:val="00181BDC"/>
    <w:rsid w:val="00181DB0"/>
    <w:rsid w:val="001829E3"/>
    <w:rsid w:val="001924C0"/>
    <w:rsid w:val="0019731E"/>
    <w:rsid w:val="001A09FE"/>
    <w:rsid w:val="001A67C9"/>
    <w:rsid w:val="001A69DE"/>
    <w:rsid w:val="001A713C"/>
    <w:rsid w:val="001B1C7C"/>
    <w:rsid w:val="001B398F"/>
    <w:rsid w:val="001B46C6"/>
    <w:rsid w:val="001B4B48"/>
    <w:rsid w:val="001B4D1F"/>
    <w:rsid w:val="001B7681"/>
    <w:rsid w:val="001B7CAE"/>
    <w:rsid w:val="001C0772"/>
    <w:rsid w:val="001C0D4F"/>
    <w:rsid w:val="001C1BA3"/>
    <w:rsid w:val="001C1DEC"/>
    <w:rsid w:val="001C5736"/>
    <w:rsid w:val="001D647F"/>
    <w:rsid w:val="001D6857"/>
    <w:rsid w:val="001E0572"/>
    <w:rsid w:val="001E0A67"/>
    <w:rsid w:val="001E1028"/>
    <w:rsid w:val="001E14E2"/>
    <w:rsid w:val="001E6302"/>
    <w:rsid w:val="001E7DCB"/>
    <w:rsid w:val="001F3411"/>
    <w:rsid w:val="001F4287"/>
    <w:rsid w:val="001F4DBA"/>
    <w:rsid w:val="0020415E"/>
    <w:rsid w:val="00204FF4"/>
    <w:rsid w:val="0021056E"/>
    <w:rsid w:val="0021075D"/>
    <w:rsid w:val="0021165A"/>
    <w:rsid w:val="00211BC9"/>
    <w:rsid w:val="0021620C"/>
    <w:rsid w:val="00216E78"/>
    <w:rsid w:val="00217275"/>
    <w:rsid w:val="002211DD"/>
    <w:rsid w:val="00236F4B"/>
    <w:rsid w:val="00242B0D"/>
    <w:rsid w:val="002467C6"/>
    <w:rsid w:val="0024692A"/>
    <w:rsid w:val="00252BBA"/>
    <w:rsid w:val="00253123"/>
    <w:rsid w:val="00264001"/>
    <w:rsid w:val="00266354"/>
    <w:rsid w:val="00267A18"/>
    <w:rsid w:val="00273462"/>
    <w:rsid w:val="0027395B"/>
    <w:rsid w:val="00275854"/>
    <w:rsid w:val="00283B41"/>
    <w:rsid w:val="00285F28"/>
    <w:rsid w:val="00286398"/>
    <w:rsid w:val="002A3C42"/>
    <w:rsid w:val="002A5D75"/>
    <w:rsid w:val="002B1B1A"/>
    <w:rsid w:val="002B7228"/>
    <w:rsid w:val="002C53EE"/>
    <w:rsid w:val="002D24F7"/>
    <w:rsid w:val="002D2799"/>
    <w:rsid w:val="002D2CD7"/>
    <w:rsid w:val="002D4DDC"/>
    <w:rsid w:val="002D4F75"/>
    <w:rsid w:val="002D6493"/>
    <w:rsid w:val="002D7AB6"/>
    <w:rsid w:val="002E06D0"/>
    <w:rsid w:val="002E3C27"/>
    <w:rsid w:val="002E403A"/>
    <w:rsid w:val="002E7F3A"/>
    <w:rsid w:val="002F4EDB"/>
    <w:rsid w:val="002F6054"/>
    <w:rsid w:val="00310E13"/>
    <w:rsid w:val="00315713"/>
    <w:rsid w:val="0031686C"/>
    <w:rsid w:val="00316FE0"/>
    <w:rsid w:val="003204D2"/>
    <w:rsid w:val="0032605E"/>
    <w:rsid w:val="003275D1"/>
    <w:rsid w:val="00330B2A"/>
    <w:rsid w:val="00331E17"/>
    <w:rsid w:val="00333063"/>
    <w:rsid w:val="003408E3"/>
    <w:rsid w:val="00343480"/>
    <w:rsid w:val="00345E89"/>
    <w:rsid w:val="003522A1"/>
    <w:rsid w:val="0035254B"/>
    <w:rsid w:val="00353555"/>
    <w:rsid w:val="003565D4"/>
    <w:rsid w:val="003607FB"/>
    <w:rsid w:val="00360FD5"/>
    <w:rsid w:val="0036340D"/>
    <w:rsid w:val="003634A5"/>
    <w:rsid w:val="00366868"/>
    <w:rsid w:val="00367506"/>
    <w:rsid w:val="00370085"/>
    <w:rsid w:val="003744A7"/>
    <w:rsid w:val="00376235"/>
    <w:rsid w:val="00381FB6"/>
    <w:rsid w:val="003836D3"/>
    <w:rsid w:val="00383A52"/>
    <w:rsid w:val="00391652"/>
    <w:rsid w:val="0039507F"/>
    <w:rsid w:val="003A1260"/>
    <w:rsid w:val="003A295F"/>
    <w:rsid w:val="003A41DD"/>
    <w:rsid w:val="003A7033"/>
    <w:rsid w:val="003B47FE"/>
    <w:rsid w:val="003B5673"/>
    <w:rsid w:val="003B6287"/>
    <w:rsid w:val="003B62C9"/>
    <w:rsid w:val="003C7176"/>
    <w:rsid w:val="003D0929"/>
    <w:rsid w:val="003D4729"/>
    <w:rsid w:val="003D7DD6"/>
    <w:rsid w:val="003E5AAF"/>
    <w:rsid w:val="003E600D"/>
    <w:rsid w:val="003E64DF"/>
    <w:rsid w:val="003E6A5D"/>
    <w:rsid w:val="003F193A"/>
    <w:rsid w:val="003F4207"/>
    <w:rsid w:val="003F5C46"/>
    <w:rsid w:val="003F7CBB"/>
    <w:rsid w:val="003F7D34"/>
    <w:rsid w:val="00412C8E"/>
    <w:rsid w:val="0041518D"/>
    <w:rsid w:val="0042221D"/>
    <w:rsid w:val="00424DD3"/>
    <w:rsid w:val="004269C5"/>
    <w:rsid w:val="00435939"/>
    <w:rsid w:val="00437CC7"/>
    <w:rsid w:val="00442B9C"/>
    <w:rsid w:val="00445EFA"/>
    <w:rsid w:val="0044738A"/>
    <w:rsid w:val="004473D3"/>
    <w:rsid w:val="00452231"/>
    <w:rsid w:val="00460C13"/>
    <w:rsid w:val="00463228"/>
    <w:rsid w:val="00463782"/>
    <w:rsid w:val="004667E0"/>
    <w:rsid w:val="0046760E"/>
    <w:rsid w:val="00470E10"/>
    <w:rsid w:val="00477A97"/>
    <w:rsid w:val="00481343"/>
    <w:rsid w:val="0048549E"/>
    <w:rsid w:val="004930C6"/>
    <w:rsid w:val="00493347"/>
    <w:rsid w:val="00496092"/>
    <w:rsid w:val="004A08DB"/>
    <w:rsid w:val="004A25D0"/>
    <w:rsid w:val="004A37E8"/>
    <w:rsid w:val="004A7549"/>
    <w:rsid w:val="004B09D4"/>
    <w:rsid w:val="004B309D"/>
    <w:rsid w:val="004B330A"/>
    <w:rsid w:val="004B7C8E"/>
    <w:rsid w:val="004C3D3C"/>
    <w:rsid w:val="004D0EDC"/>
    <w:rsid w:val="004D1220"/>
    <w:rsid w:val="004D14B3"/>
    <w:rsid w:val="004D1529"/>
    <w:rsid w:val="004D2253"/>
    <w:rsid w:val="004D5514"/>
    <w:rsid w:val="004D56C3"/>
    <w:rsid w:val="004E0338"/>
    <w:rsid w:val="004E4FF3"/>
    <w:rsid w:val="004E56A8"/>
    <w:rsid w:val="004F3B55"/>
    <w:rsid w:val="004F428E"/>
    <w:rsid w:val="004F4E46"/>
    <w:rsid w:val="004F6B7D"/>
    <w:rsid w:val="004F6EF6"/>
    <w:rsid w:val="005015F6"/>
    <w:rsid w:val="005030C4"/>
    <w:rsid w:val="005031C5"/>
    <w:rsid w:val="00504FDC"/>
    <w:rsid w:val="005120CC"/>
    <w:rsid w:val="00512B7B"/>
    <w:rsid w:val="00514EA1"/>
    <w:rsid w:val="0051798B"/>
    <w:rsid w:val="00521F5A"/>
    <w:rsid w:val="00525E06"/>
    <w:rsid w:val="00526454"/>
    <w:rsid w:val="00531823"/>
    <w:rsid w:val="00534ECC"/>
    <w:rsid w:val="0053720D"/>
    <w:rsid w:val="00540EF5"/>
    <w:rsid w:val="00541BF3"/>
    <w:rsid w:val="00541CD3"/>
    <w:rsid w:val="005476FA"/>
    <w:rsid w:val="0055595E"/>
    <w:rsid w:val="00557988"/>
    <w:rsid w:val="00562C49"/>
    <w:rsid w:val="00562DEF"/>
    <w:rsid w:val="0056321A"/>
    <w:rsid w:val="00563A35"/>
    <w:rsid w:val="00566596"/>
    <w:rsid w:val="005741E9"/>
    <w:rsid w:val="005748CF"/>
    <w:rsid w:val="00584270"/>
    <w:rsid w:val="00584738"/>
    <w:rsid w:val="005920B0"/>
    <w:rsid w:val="0059380D"/>
    <w:rsid w:val="00595A8F"/>
    <w:rsid w:val="005977C2"/>
    <w:rsid w:val="00597BF2"/>
    <w:rsid w:val="005A1F54"/>
    <w:rsid w:val="005A3020"/>
    <w:rsid w:val="005B134E"/>
    <w:rsid w:val="005B2039"/>
    <w:rsid w:val="005B344F"/>
    <w:rsid w:val="005B3FBA"/>
    <w:rsid w:val="005B4A1D"/>
    <w:rsid w:val="005B674D"/>
    <w:rsid w:val="005C056D"/>
    <w:rsid w:val="005C0CBE"/>
    <w:rsid w:val="005C1FCF"/>
    <w:rsid w:val="005C3F41"/>
    <w:rsid w:val="005D1885"/>
    <w:rsid w:val="005D4A38"/>
    <w:rsid w:val="005E2EEA"/>
    <w:rsid w:val="005E3708"/>
    <w:rsid w:val="005E3CCD"/>
    <w:rsid w:val="005E3D6B"/>
    <w:rsid w:val="005E5B55"/>
    <w:rsid w:val="005E5E4A"/>
    <w:rsid w:val="005E693D"/>
    <w:rsid w:val="005E75BF"/>
    <w:rsid w:val="005F57BA"/>
    <w:rsid w:val="005F61E6"/>
    <w:rsid w:val="005F6C45"/>
    <w:rsid w:val="00605A69"/>
    <w:rsid w:val="00606C54"/>
    <w:rsid w:val="00614375"/>
    <w:rsid w:val="00615B0A"/>
    <w:rsid w:val="006168CF"/>
    <w:rsid w:val="0062011B"/>
    <w:rsid w:val="00626DE0"/>
    <w:rsid w:val="00630901"/>
    <w:rsid w:val="00631F8E"/>
    <w:rsid w:val="00636EE9"/>
    <w:rsid w:val="00640950"/>
    <w:rsid w:val="00641AE7"/>
    <w:rsid w:val="00642629"/>
    <w:rsid w:val="0064782B"/>
    <w:rsid w:val="0065293D"/>
    <w:rsid w:val="00653EFC"/>
    <w:rsid w:val="00654021"/>
    <w:rsid w:val="00661045"/>
    <w:rsid w:val="00666DA8"/>
    <w:rsid w:val="00671057"/>
    <w:rsid w:val="00675AAF"/>
    <w:rsid w:val="0068031A"/>
    <w:rsid w:val="00681B2F"/>
    <w:rsid w:val="0068335F"/>
    <w:rsid w:val="00687217"/>
    <w:rsid w:val="00693302"/>
    <w:rsid w:val="0069640B"/>
    <w:rsid w:val="006A1B83"/>
    <w:rsid w:val="006A21CD"/>
    <w:rsid w:val="006A5918"/>
    <w:rsid w:val="006B21B2"/>
    <w:rsid w:val="006B4A4A"/>
    <w:rsid w:val="006C19B2"/>
    <w:rsid w:val="006C4409"/>
    <w:rsid w:val="006C5BB8"/>
    <w:rsid w:val="006C6936"/>
    <w:rsid w:val="006C7B01"/>
    <w:rsid w:val="006D0FE8"/>
    <w:rsid w:val="006D4B2B"/>
    <w:rsid w:val="006D4F3C"/>
    <w:rsid w:val="006D5C66"/>
    <w:rsid w:val="006D7002"/>
    <w:rsid w:val="006E1B3C"/>
    <w:rsid w:val="006E23FB"/>
    <w:rsid w:val="006E325A"/>
    <w:rsid w:val="006E33EC"/>
    <w:rsid w:val="006E3802"/>
    <w:rsid w:val="006E6C02"/>
    <w:rsid w:val="006F231A"/>
    <w:rsid w:val="006F6B55"/>
    <w:rsid w:val="006F788D"/>
    <w:rsid w:val="006F78E1"/>
    <w:rsid w:val="00701072"/>
    <w:rsid w:val="00702054"/>
    <w:rsid w:val="007035A4"/>
    <w:rsid w:val="00711799"/>
    <w:rsid w:val="00712B78"/>
    <w:rsid w:val="0071393B"/>
    <w:rsid w:val="00713EE2"/>
    <w:rsid w:val="007177FC"/>
    <w:rsid w:val="00720C5E"/>
    <w:rsid w:val="00721701"/>
    <w:rsid w:val="00731835"/>
    <w:rsid w:val="007341F8"/>
    <w:rsid w:val="00734372"/>
    <w:rsid w:val="00734EB8"/>
    <w:rsid w:val="00735F8B"/>
    <w:rsid w:val="0074090B"/>
    <w:rsid w:val="00742D1F"/>
    <w:rsid w:val="00743EBA"/>
    <w:rsid w:val="00744C8E"/>
    <w:rsid w:val="0074707E"/>
    <w:rsid w:val="007516DC"/>
    <w:rsid w:val="00752E58"/>
    <w:rsid w:val="00754B80"/>
    <w:rsid w:val="00761918"/>
    <w:rsid w:val="00762F03"/>
    <w:rsid w:val="0076413B"/>
    <w:rsid w:val="007648AE"/>
    <w:rsid w:val="00764BF8"/>
    <w:rsid w:val="0076514D"/>
    <w:rsid w:val="00773D59"/>
    <w:rsid w:val="00781003"/>
    <w:rsid w:val="007911FD"/>
    <w:rsid w:val="00793930"/>
    <w:rsid w:val="00793DD1"/>
    <w:rsid w:val="00794FEC"/>
    <w:rsid w:val="007A003E"/>
    <w:rsid w:val="007A1965"/>
    <w:rsid w:val="007A2ED1"/>
    <w:rsid w:val="007A4BE6"/>
    <w:rsid w:val="007B0DC6"/>
    <w:rsid w:val="007B1094"/>
    <w:rsid w:val="007B1762"/>
    <w:rsid w:val="007B3320"/>
    <w:rsid w:val="007C301F"/>
    <w:rsid w:val="007C4540"/>
    <w:rsid w:val="007C65AF"/>
    <w:rsid w:val="007D135D"/>
    <w:rsid w:val="007D730F"/>
    <w:rsid w:val="007D7CD8"/>
    <w:rsid w:val="007E3AA7"/>
    <w:rsid w:val="007F737D"/>
    <w:rsid w:val="0080308E"/>
    <w:rsid w:val="00805303"/>
    <w:rsid w:val="00806705"/>
    <w:rsid w:val="00806738"/>
    <w:rsid w:val="008216D5"/>
    <w:rsid w:val="008249CE"/>
    <w:rsid w:val="00831A50"/>
    <w:rsid w:val="00831B3C"/>
    <w:rsid w:val="00831C89"/>
    <w:rsid w:val="00832114"/>
    <w:rsid w:val="00834C46"/>
    <w:rsid w:val="0084093E"/>
    <w:rsid w:val="00841CE1"/>
    <w:rsid w:val="008473D8"/>
    <w:rsid w:val="008528DC"/>
    <w:rsid w:val="00852B8C"/>
    <w:rsid w:val="00854981"/>
    <w:rsid w:val="00864B2E"/>
    <w:rsid w:val="00865963"/>
    <w:rsid w:val="00871C1D"/>
    <w:rsid w:val="0087450E"/>
    <w:rsid w:val="00875A82"/>
    <w:rsid w:val="00876CA3"/>
    <w:rsid w:val="008772FE"/>
    <w:rsid w:val="008775F1"/>
    <w:rsid w:val="008821AE"/>
    <w:rsid w:val="00883D3A"/>
    <w:rsid w:val="008854F7"/>
    <w:rsid w:val="00885A9D"/>
    <w:rsid w:val="008929D2"/>
    <w:rsid w:val="00893636"/>
    <w:rsid w:val="00893B94"/>
    <w:rsid w:val="00896E9D"/>
    <w:rsid w:val="00896F11"/>
    <w:rsid w:val="008A1049"/>
    <w:rsid w:val="008A1C98"/>
    <w:rsid w:val="008A322D"/>
    <w:rsid w:val="008A4D72"/>
    <w:rsid w:val="008A6285"/>
    <w:rsid w:val="008A63B2"/>
    <w:rsid w:val="008B345D"/>
    <w:rsid w:val="008C1FC2"/>
    <w:rsid w:val="008C2980"/>
    <w:rsid w:val="008C4DD6"/>
    <w:rsid w:val="008C5AFB"/>
    <w:rsid w:val="008D07FB"/>
    <w:rsid w:val="008D0C02"/>
    <w:rsid w:val="008D357D"/>
    <w:rsid w:val="008D435A"/>
    <w:rsid w:val="008E387B"/>
    <w:rsid w:val="008E6087"/>
    <w:rsid w:val="008E758D"/>
    <w:rsid w:val="008F10A7"/>
    <w:rsid w:val="008F755D"/>
    <w:rsid w:val="008F7A39"/>
    <w:rsid w:val="009021E8"/>
    <w:rsid w:val="00902957"/>
    <w:rsid w:val="00904677"/>
    <w:rsid w:val="00905EE2"/>
    <w:rsid w:val="00911440"/>
    <w:rsid w:val="00911712"/>
    <w:rsid w:val="00911B27"/>
    <w:rsid w:val="009170BE"/>
    <w:rsid w:val="00920B55"/>
    <w:rsid w:val="009262C9"/>
    <w:rsid w:val="00930EB9"/>
    <w:rsid w:val="00933DC7"/>
    <w:rsid w:val="009418F4"/>
    <w:rsid w:val="00942BBC"/>
    <w:rsid w:val="00944180"/>
    <w:rsid w:val="00944AA0"/>
    <w:rsid w:val="00947DA2"/>
    <w:rsid w:val="00951177"/>
    <w:rsid w:val="009673E8"/>
    <w:rsid w:val="00974DB8"/>
    <w:rsid w:val="00980661"/>
    <w:rsid w:val="0098093B"/>
    <w:rsid w:val="009876D4"/>
    <w:rsid w:val="009914A5"/>
    <w:rsid w:val="0099548E"/>
    <w:rsid w:val="00996456"/>
    <w:rsid w:val="00996A12"/>
    <w:rsid w:val="00997B0F"/>
    <w:rsid w:val="009A0CC3"/>
    <w:rsid w:val="009A1CAD"/>
    <w:rsid w:val="009A3440"/>
    <w:rsid w:val="009A5832"/>
    <w:rsid w:val="009A6838"/>
    <w:rsid w:val="009B24B5"/>
    <w:rsid w:val="009B4EBC"/>
    <w:rsid w:val="009B5ABB"/>
    <w:rsid w:val="009B73CE"/>
    <w:rsid w:val="009C2461"/>
    <w:rsid w:val="009C5A15"/>
    <w:rsid w:val="009C6FE2"/>
    <w:rsid w:val="009C7674"/>
    <w:rsid w:val="009D004A"/>
    <w:rsid w:val="009D5880"/>
    <w:rsid w:val="009E1FD4"/>
    <w:rsid w:val="009E3B07"/>
    <w:rsid w:val="009E51D1"/>
    <w:rsid w:val="009E5531"/>
    <w:rsid w:val="009F171E"/>
    <w:rsid w:val="009F3D2F"/>
    <w:rsid w:val="009F7052"/>
    <w:rsid w:val="00A02668"/>
    <w:rsid w:val="00A02801"/>
    <w:rsid w:val="00A06A39"/>
    <w:rsid w:val="00A07F58"/>
    <w:rsid w:val="00A131CB"/>
    <w:rsid w:val="00A14847"/>
    <w:rsid w:val="00A16D6D"/>
    <w:rsid w:val="00A21383"/>
    <w:rsid w:val="00A2199F"/>
    <w:rsid w:val="00A21B31"/>
    <w:rsid w:val="00A2360E"/>
    <w:rsid w:val="00A26E0C"/>
    <w:rsid w:val="00A32FCB"/>
    <w:rsid w:val="00A34C25"/>
    <w:rsid w:val="00A3507D"/>
    <w:rsid w:val="00A3717A"/>
    <w:rsid w:val="00A4088C"/>
    <w:rsid w:val="00A4456B"/>
    <w:rsid w:val="00A448D4"/>
    <w:rsid w:val="00A452E0"/>
    <w:rsid w:val="00A506DF"/>
    <w:rsid w:val="00A51EA5"/>
    <w:rsid w:val="00A53742"/>
    <w:rsid w:val="00A557A1"/>
    <w:rsid w:val="00A63059"/>
    <w:rsid w:val="00A63AE3"/>
    <w:rsid w:val="00A651A4"/>
    <w:rsid w:val="00A71361"/>
    <w:rsid w:val="00A746E2"/>
    <w:rsid w:val="00A81FF2"/>
    <w:rsid w:val="00A83904"/>
    <w:rsid w:val="00A90A79"/>
    <w:rsid w:val="00A96B30"/>
    <w:rsid w:val="00AA442D"/>
    <w:rsid w:val="00AA59B5"/>
    <w:rsid w:val="00AA7777"/>
    <w:rsid w:val="00AA7B84"/>
    <w:rsid w:val="00AC0B4C"/>
    <w:rsid w:val="00AC1164"/>
    <w:rsid w:val="00AC2296"/>
    <w:rsid w:val="00AC2754"/>
    <w:rsid w:val="00AC48B0"/>
    <w:rsid w:val="00AC4ACD"/>
    <w:rsid w:val="00AC5DFB"/>
    <w:rsid w:val="00AD13DC"/>
    <w:rsid w:val="00AD6DE2"/>
    <w:rsid w:val="00AE0A40"/>
    <w:rsid w:val="00AE1ED4"/>
    <w:rsid w:val="00AE21E1"/>
    <w:rsid w:val="00AE2F8D"/>
    <w:rsid w:val="00AE3BAE"/>
    <w:rsid w:val="00AE6A21"/>
    <w:rsid w:val="00AF1C8F"/>
    <w:rsid w:val="00AF2B68"/>
    <w:rsid w:val="00AF2C92"/>
    <w:rsid w:val="00AF3EC1"/>
    <w:rsid w:val="00AF5025"/>
    <w:rsid w:val="00AF519F"/>
    <w:rsid w:val="00AF5387"/>
    <w:rsid w:val="00AF55F5"/>
    <w:rsid w:val="00AF7E86"/>
    <w:rsid w:val="00B024B9"/>
    <w:rsid w:val="00B077FA"/>
    <w:rsid w:val="00B127D7"/>
    <w:rsid w:val="00B13B0C"/>
    <w:rsid w:val="00B14408"/>
    <w:rsid w:val="00B1453A"/>
    <w:rsid w:val="00B20F82"/>
    <w:rsid w:val="00B25BD5"/>
    <w:rsid w:val="00B34079"/>
    <w:rsid w:val="00B3793A"/>
    <w:rsid w:val="00B401BA"/>
    <w:rsid w:val="00B407E4"/>
    <w:rsid w:val="00B425B6"/>
    <w:rsid w:val="00B42A72"/>
    <w:rsid w:val="00B441AE"/>
    <w:rsid w:val="00B45A65"/>
    <w:rsid w:val="00B45F33"/>
    <w:rsid w:val="00B46D50"/>
    <w:rsid w:val="00B53170"/>
    <w:rsid w:val="00B548B9"/>
    <w:rsid w:val="00B56DBE"/>
    <w:rsid w:val="00B62999"/>
    <w:rsid w:val="00B63BE3"/>
    <w:rsid w:val="00B64885"/>
    <w:rsid w:val="00B64FA3"/>
    <w:rsid w:val="00B66810"/>
    <w:rsid w:val="00B72BE3"/>
    <w:rsid w:val="00B73B80"/>
    <w:rsid w:val="00B770C7"/>
    <w:rsid w:val="00B80F26"/>
    <w:rsid w:val="00B822BD"/>
    <w:rsid w:val="00B842F4"/>
    <w:rsid w:val="00B91A7B"/>
    <w:rsid w:val="00B929DD"/>
    <w:rsid w:val="00B93AF6"/>
    <w:rsid w:val="00B95405"/>
    <w:rsid w:val="00B963F1"/>
    <w:rsid w:val="00BA020A"/>
    <w:rsid w:val="00BB025A"/>
    <w:rsid w:val="00BB02A4"/>
    <w:rsid w:val="00BB1270"/>
    <w:rsid w:val="00BB1E44"/>
    <w:rsid w:val="00BB5267"/>
    <w:rsid w:val="00BB52B8"/>
    <w:rsid w:val="00BB59D8"/>
    <w:rsid w:val="00BB7E69"/>
    <w:rsid w:val="00BC0E51"/>
    <w:rsid w:val="00BC3C1F"/>
    <w:rsid w:val="00BC7CE7"/>
    <w:rsid w:val="00BD295E"/>
    <w:rsid w:val="00BD4664"/>
    <w:rsid w:val="00BE1193"/>
    <w:rsid w:val="00BF4849"/>
    <w:rsid w:val="00BF4EA7"/>
    <w:rsid w:val="00BF6525"/>
    <w:rsid w:val="00C00EDB"/>
    <w:rsid w:val="00C02863"/>
    <w:rsid w:val="00C0383A"/>
    <w:rsid w:val="00C067FF"/>
    <w:rsid w:val="00C12862"/>
    <w:rsid w:val="00C13D28"/>
    <w:rsid w:val="00C14585"/>
    <w:rsid w:val="00C165A0"/>
    <w:rsid w:val="00C216CE"/>
    <w:rsid w:val="00C2184F"/>
    <w:rsid w:val="00C22A78"/>
    <w:rsid w:val="00C23C7E"/>
    <w:rsid w:val="00C246C5"/>
    <w:rsid w:val="00C25A82"/>
    <w:rsid w:val="00C30A2A"/>
    <w:rsid w:val="00C33993"/>
    <w:rsid w:val="00C4069E"/>
    <w:rsid w:val="00C41ADC"/>
    <w:rsid w:val="00C44149"/>
    <w:rsid w:val="00C44410"/>
    <w:rsid w:val="00C44A15"/>
    <w:rsid w:val="00C4630A"/>
    <w:rsid w:val="00C523F0"/>
    <w:rsid w:val="00C526D2"/>
    <w:rsid w:val="00C53A91"/>
    <w:rsid w:val="00C5794E"/>
    <w:rsid w:val="00C60968"/>
    <w:rsid w:val="00C63D39"/>
    <w:rsid w:val="00C63EDD"/>
    <w:rsid w:val="00C65B36"/>
    <w:rsid w:val="00C7292E"/>
    <w:rsid w:val="00C74E88"/>
    <w:rsid w:val="00C80924"/>
    <w:rsid w:val="00C8286B"/>
    <w:rsid w:val="00C947F8"/>
    <w:rsid w:val="00C9515F"/>
    <w:rsid w:val="00C963C5"/>
    <w:rsid w:val="00CA030C"/>
    <w:rsid w:val="00CA1F41"/>
    <w:rsid w:val="00CA32EE"/>
    <w:rsid w:val="00CA5771"/>
    <w:rsid w:val="00CA6A1A"/>
    <w:rsid w:val="00CC1E75"/>
    <w:rsid w:val="00CC2E0E"/>
    <w:rsid w:val="00CC361C"/>
    <w:rsid w:val="00CC474B"/>
    <w:rsid w:val="00CC658C"/>
    <w:rsid w:val="00CC67BF"/>
    <w:rsid w:val="00CD0843"/>
    <w:rsid w:val="00CD4E31"/>
    <w:rsid w:val="00CD5A78"/>
    <w:rsid w:val="00CD7345"/>
    <w:rsid w:val="00CE372E"/>
    <w:rsid w:val="00CF0A1B"/>
    <w:rsid w:val="00CF1515"/>
    <w:rsid w:val="00CF19F6"/>
    <w:rsid w:val="00CF2F4F"/>
    <w:rsid w:val="00CF536D"/>
    <w:rsid w:val="00D02E9D"/>
    <w:rsid w:val="00D10CB8"/>
    <w:rsid w:val="00D12806"/>
    <w:rsid w:val="00D12D44"/>
    <w:rsid w:val="00D15018"/>
    <w:rsid w:val="00D158AC"/>
    <w:rsid w:val="00D1694C"/>
    <w:rsid w:val="00D20F5E"/>
    <w:rsid w:val="00D23B76"/>
    <w:rsid w:val="00D24B4A"/>
    <w:rsid w:val="00D379A3"/>
    <w:rsid w:val="00D45FF3"/>
    <w:rsid w:val="00D512CF"/>
    <w:rsid w:val="00D528B9"/>
    <w:rsid w:val="00D53186"/>
    <w:rsid w:val="00D5487D"/>
    <w:rsid w:val="00D60140"/>
    <w:rsid w:val="00D6024A"/>
    <w:rsid w:val="00D608B5"/>
    <w:rsid w:val="00D64739"/>
    <w:rsid w:val="00D71F99"/>
    <w:rsid w:val="00D73CA4"/>
    <w:rsid w:val="00D73D71"/>
    <w:rsid w:val="00D74396"/>
    <w:rsid w:val="00D80284"/>
    <w:rsid w:val="00D81F71"/>
    <w:rsid w:val="00D8642D"/>
    <w:rsid w:val="00D90A5E"/>
    <w:rsid w:val="00D91A68"/>
    <w:rsid w:val="00D95A68"/>
    <w:rsid w:val="00DA17C7"/>
    <w:rsid w:val="00DA6A9A"/>
    <w:rsid w:val="00DB1EFD"/>
    <w:rsid w:val="00DB3EAF"/>
    <w:rsid w:val="00DB46C6"/>
    <w:rsid w:val="00DC3203"/>
    <w:rsid w:val="00DC3C99"/>
    <w:rsid w:val="00DC52F5"/>
    <w:rsid w:val="00DC5FD0"/>
    <w:rsid w:val="00DD0354"/>
    <w:rsid w:val="00DD27D7"/>
    <w:rsid w:val="00DD458C"/>
    <w:rsid w:val="00DD72E9"/>
    <w:rsid w:val="00DD7605"/>
    <w:rsid w:val="00DE2020"/>
    <w:rsid w:val="00DE3476"/>
    <w:rsid w:val="00DE7BEA"/>
    <w:rsid w:val="00DF5B84"/>
    <w:rsid w:val="00DF6D5B"/>
    <w:rsid w:val="00DF771B"/>
    <w:rsid w:val="00DF7EE2"/>
    <w:rsid w:val="00E01BAA"/>
    <w:rsid w:val="00E0282A"/>
    <w:rsid w:val="00E02F9B"/>
    <w:rsid w:val="00E07E14"/>
    <w:rsid w:val="00E14F94"/>
    <w:rsid w:val="00E17336"/>
    <w:rsid w:val="00E17D15"/>
    <w:rsid w:val="00E22B95"/>
    <w:rsid w:val="00E30331"/>
    <w:rsid w:val="00E30BB8"/>
    <w:rsid w:val="00E31F9C"/>
    <w:rsid w:val="00E40488"/>
    <w:rsid w:val="00E50367"/>
    <w:rsid w:val="00E51ABA"/>
    <w:rsid w:val="00E524CB"/>
    <w:rsid w:val="00E65456"/>
    <w:rsid w:val="00E65A91"/>
    <w:rsid w:val="00E66188"/>
    <w:rsid w:val="00E664FB"/>
    <w:rsid w:val="00E672F0"/>
    <w:rsid w:val="00E70373"/>
    <w:rsid w:val="00E72E40"/>
    <w:rsid w:val="00E73665"/>
    <w:rsid w:val="00E73999"/>
    <w:rsid w:val="00E73BDC"/>
    <w:rsid w:val="00E73E9E"/>
    <w:rsid w:val="00E81660"/>
    <w:rsid w:val="00E854FE"/>
    <w:rsid w:val="00E906CC"/>
    <w:rsid w:val="00E939A0"/>
    <w:rsid w:val="00E97E4E"/>
    <w:rsid w:val="00EA1CC2"/>
    <w:rsid w:val="00EA2D76"/>
    <w:rsid w:val="00EA4644"/>
    <w:rsid w:val="00EA758A"/>
    <w:rsid w:val="00EB096F"/>
    <w:rsid w:val="00EB199F"/>
    <w:rsid w:val="00EB21A4"/>
    <w:rsid w:val="00EB27C4"/>
    <w:rsid w:val="00EB5387"/>
    <w:rsid w:val="00EB5C10"/>
    <w:rsid w:val="00EB7322"/>
    <w:rsid w:val="00EC0FE9"/>
    <w:rsid w:val="00EC198B"/>
    <w:rsid w:val="00EC426D"/>
    <w:rsid w:val="00EC571B"/>
    <w:rsid w:val="00EC57D7"/>
    <w:rsid w:val="00EC6385"/>
    <w:rsid w:val="00ED1DE9"/>
    <w:rsid w:val="00ED23D4"/>
    <w:rsid w:val="00ED5E0B"/>
    <w:rsid w:val="00EE37B6"/>
    <w:rsid w:val="00EF0F45"/>
    <w:rsid w:val="00EF7463"/>
    <w:rsid w:val="00EF7971"/>
    <w:rsid w:val="00F002EF"/>
    <w:rsid w:val="00F01EE9"/>
    <w:rsid w:val="00F04900"/>
    <w:rsid w:val="00F065A4"/>
    <w:rsid w:val="00F126B9"/>
    <w:rsid w:val="00F12715"/>
    <w:rsid w:val="00F144D5"/>
    <w:rsid w:val="00F146F0"/>
    <w:rsid w:val="00F15039"/>
    <w:rsid w:val="00F20FF3"/>
    <w:rsid w:val="00F2190B"/>
    <w:rsid w:val="00F228B5"/>
    <w:rsid w:val="00F2389C"/>
    <w:rsid w:val="00F25C67"/>
    <w:rsid w:val="00F30DFF"/>
    <w:rsid w:val="00F32B80"/>
    <w:rsid w:val="00F340EB"/>
    <w:rsid w:val="00F35285"/>
    <w:rsid w:val="00F43B9D"/>
    <w:rsid w:val="00F44D5E"/>
    <w:rsid w:val="00F53A35"/>
    <w:rsid w:val="00F55A3D"/>
    <w:rsid w:val="00F5744B"/>
    <w:rsid w:val="00F61209"/>
    <w:rsid w:val="00F6259E"/>
    <w:rsid w:val="00F65DD4"/>
    <w:rsid w:val="00F672B2"/>
    <w:rsid w:val="00F83973"/>
    <w:rsid w:val="00F87FA3"/>
    <w:rsid w:val="00F93D8C"/>
    <w:rsid w:val="00FA3102"/>
    <w:rsid w:val="00FA48D4"/>
    <w:rsid w:val="00FA54FA"/>
    <w:rsid w:val="00FA6D39"/>
    <w:rsid w:val="00FB227E"/>
    <w:rsid w:val="00FB3D61"/>
    <w:rsid w:val="00FB44CE"/>
    <w:rsid w:val="00FB5009"/>
    <w:rsid w:val="00FB76AB"/>
    <w:rsid w:val="00FD03FE"/>
    <w:rsid w:val="00FD126E"/>
    <w:rsid w:val="00FD3C36"/>
    <w:rsid w:val="00FD4D81"/>
    <w:rsid w:val="00FD7498"/>
    <w:rsid w:val="00FD7FB3"/>
    <w:rsid w:val="00FE4713"/>
    <w:rsid w:val="00FF1F44"/>
    <w:rsid w:val="00FF225E"/>
    <w:rsid w:val="00FF672C"/>
    <w:rsid w:val="00FF6C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454F6F"/>
  <w14:defaultImageDpi w14:val="330"/>
  <w15:docId w15:val="{24FBD254-589D-4DB4-979E-A68B4F9B4B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B096F"/>
    <w:pPr>
      <w:spacing w:line="480" w:lineRule="auto"/>
    </w:pPr>
    <w:rPr>
      <w:sz w:val="24"/>
      <w:szCs w:val="24"/>
    </w:rPr>
  </w:style>
  <w:style w:type="paragraph" w:styleId="Heading1">
    <w:name w:val="heading 1"/>
    <w:basedOn w:val="Normal"/>
    <w:next w:val="Paragraph"/>
    <w:link w:val="Heading1Char"/>
    <w:qFormat/>
    <w:rsid w:val="00AE1ED4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"/>
    <w:qFormat/>
    <w:rsid w:val="008D07FB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qFormat/>
    <w:rsid w:val="00DF7EE2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rsid w:val="00F43B9D"/>
    <w:pPr>
      <w:spacing w:before="360"/>
      <w:outlineLvl w:val="3"/>
    </w:pPr>
    <w:rPr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Normal"/>
    <w:next w:val="Normal"/>
    <w:qFormat/>
    <w:rsid w:val="0024692A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F04900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F04900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CC474B"/>
  </w:style>
  <w:style w:type="paragraph" w:customStyle="1" w:styleId="Abstract">
    <w:name w:val="Abstract"/>
    <w:basedOn w:val="Normal"/>
    <w:next w:val="Keywords"/>
    <w:qFormat/>
    <w:rsid w:val="00310E13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BB1270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F04900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731835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D80284"/>
    <w:pPr>
      <w:widowControl/>
      <w:numPr>
        <w:numId w:val="24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EF0F45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D379A3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31686C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link w:val="FigurecaptionChar"/>
    <w:qFormat/>
    <w:rsid w:val="0031686C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6C6936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F04900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562DEF"/>
  </w:style>
  <w:style w:type="paragraph" w:customStyle="1" w:styleId="Paragraph">
    <w:name w:val="Paragraph"/>
    <w:basedOn w:val="Normal"/>
    <w:next w:val="Newparagraph"/>
    <w:qFormat/>
    <w:rsid w:val="001B7681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AE2F8D"/>
    <w:pPr>
      <w:ind w:firstLine="720"/>
    </w:pPr>
  </w:style>
  <w:style w:type="paragraph" w:styleId="NormalIndent">
    <w:name w:val="Normal Indent"/>
    <w:basedOn w:val="Normal"/>
    <w:rsid w:val="00526454"/>
    <w:pPr>
      <w:ind w:left="720"/>
    </w:pPr>
  </w:style>
  <w:style w:type="paragraph" w:customStyle="1" w:styleId="References">
    <w:name w:val="References"/>
    <w:basedOn w:val="Normal"/>
    <w:qFormat/>
    <w:rsid w:val="002C53EE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00681B"/>
  </w:style>
  <w:style w:type="character" w:customStyle="1" w:styleId="Heading2Char">
    <w:name w:val="Heading 2 Char"/>
    <w:basedOn w:val="DefaultParagraphFont"/>
    <w:link w:val="Heading2"/>
    <w:rsid w:val="008D07FB"/>
    <w:rPr>
      <w:rFonts w:cs="Arial"/>
      <w:b/>
      <w:bCs/>
      <w:i/>
      <w:iCs/>
      <w:sz w:val="24"/>
      <w:szCs w:val="28"/>
    </w:rPr>
  </w:style>
  <w:style w:type="character" w:customStyle="1" w:styleId="Heading1Char">
    <w:name w:val="Heading 1 Char"/>
    <w:basedOn w:val="DefaultParagraphFont"/>
    <w:link w:val="Heading1"/>
    <w:rsid w:val="00AE1ED4"/>
    <w:rPr>
      <w:rFonts w:cs="Arial"/>
      <w:b/>
      <w:bCs/>
      <w:kern w:val="32"/>
      <w:sz w:val="24"/>
      <w:szCs w:val="32"/>
    </w:rPr>
  </w:style>
  <w:style w:type="character" w:customStyle="1" w:styleId="Heading3Char">
    <w:name w:val="Heading 3 Char"/>
    <w:basedOn w:val="DefaultParagraphFont"/>
    <w:link w:val="Heading3"/>
    <w:rsid w:val="00DF7EE2"/>
    <w:rPr>
      <w:rFonts w:eastAsia="Times New Roman" w:cs="Arial"/>
      <w:bCs/>
      <w:i/>
      <w:sz w:val="24"/>
      <w:szCs w:val="26"/>
      <w:lang w:eastAsia="en-GB"/>
    </w:rPr>
  </w:style>
  <w:style w:type="paragraph" w:customStyle="1" w:styleId="Bulletedlist">
    <w:name w:val="Bulleted list"/>
    <w:basedOn w:val="Paragraph"/>
    <w:next w:val="Paragraph"/>
    <w:qFormat/>
    <w:rsid w:val="004E0338"/>
    <w:pPr>
      <w:widowControl/>
      <w:numPr>
        <w:numId w:val="28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rsid w:val="006C19B2"/>
    <w:rPr>
      <w:sz w:val="22"/>
    </w:rPr>
  </w:style>
  <w:style w:type="character" w:styleId="FootnoteReference">
    <w:name w:val="footnote reference"/>
    <w:basedOn w:val="DefaultParagraphFont"/>
    <w:rsid w:val="00AF2C92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rsid w:val="006C19B2"/>
    <w:rPr>
      <w:sz w:val="22"/>
    </w:rPr>
  </w:style>
  <w:style w:type="character" w:styleId="EndnoteReference">
    <w:name w:val="endnote reference"/>
    <w:basedOn w:val="DefaultParagraphFont"/>
    <w:rsid w:val="00EC571B"/>
    <w:rPr>
      <w:vertAlign w:val="superscript"/>
    </w:rPr>
  </w:style>
  <w:style w:type="character" w:customStyle="1" w:styleId="Heading4Char">
    <w:name w:val="Heading 4 Char"/>
    <w:basedOn w:val="DefaultParagraphFont"/>
    <w:link w:val="Heading4"/>
    <w:rsid w:val="00F43B9D"/>
    <w:rPr>
      <w:bCs/>
      <w:sz w:val="24"/>
      <w:szCs w:val="28"/>
    </w:rPr>
  </w:style>
  <w:style w:type="paragraph" w:styleId="Header">
    <w:name w:val="header"/>
    <w:basedOn w:val="Normal"/>
    <w:link w:val="HeaderChar"/>
    <w:rsid w:val="003F193A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HeaderChar">
    <w:name w:val="Header Char"/>
    <w:basedOn w:val="DefaultParagraphFont"/>
    <w:link w:val="Header"/>
    <w:rsid w:val="003F193A"/>
    <w:rPr>
      <w:rFonts w:eastAsia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rsid w:val="00AE6A21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FooterChar">
    <w:name w:val="Footer Char"/>
    <w:basedOn w:val="DefaultParagraphFont"/>
    <w:link w:val="Footer"/>
    <w:rsid w:val="00AE6A21"/>
    <w:rPr>
      <w:sz w:val="24"/>
      <w:szCs w:val="24"/>
    </w:rPr>
  </w:style>
  <w:style w:type="paragraph" w:customStyle="1" w:styleId="Heading4Paragraph">
    <w:name w:val="Heading 4 + Paragraph"/>
    <w:basedOn w:val="Paragraph"/>
    <w:next w:val="Newparagraph"/>
    <w:qFormat/>
    <w:rsid w:val="00AE1ED4"/>
    <w:pPr>
      <w:widowControl/>
      <w:spacing w:before="360"/>
    </w:pPr>
  </w:style>
  <w:style w:type="paragraph" w:styleId="Caption">
    <w:name w:val="caption"/>
    <w:basedOn w:val="Normal"/>
    <w:next w:val="Normal"/>
    <w:uiPriority w:val="35"/>
    <w:unhideWhenUsed/>
    <w:qFormat/>
    <w:rsid w:val="00902957"/>
    <w:pPr>
      <w:spacing w:after="200" w:line="240" w:lineRule="auto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  <w:lang w:val="en-AU" w:eastAsia="en-US"/>
    </w:rPr>
  </w:style>
  <w:style w:type="table" w:styleId="TableGrid">
    <w:name w:val="Table Grid"/>
    <w:basedOn w:val="TableNormal"/>
    <w:uiPriority w:val="39"/>
    <w:rsid w:val="00902957"/>
    <w:rPr>
      <w:rFonts w:asciiTheme="minorHAnsi" w:eastAsiaTheme="minorHAnsi" w:hAnsiTheme="minorHAnsi" w:cstheme="minorBidi"/>
      <w:sz w:val="22"/>
      <w:szCs w:val="22"/>
      <w:lang w:val="en-AU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02957"/>
    <w:pPr>
      <w:jc w:val="center"/>
    </w:pPr>
    <w:rPr>
      <w:noProof/>
    </w:rPr>
  </w:style>
  <w:style w:type="character" w:customStyle="1" w:styleId="FigurecaptionChar">
    <w:name w:val="Figure caption Char"/>
    <w:basedOn w:val="DefaultParagraphFont"/>
    <w:link w:val="Figurecaption"/>
    <w:rsid w:val="00902957"/>
    <w:rPr>
      <w:sz w:val="24"/>
      <w:szCs w:val="24"/>
    </w:rPr>
  </w:style>
  <w:style w:type="character" w:customStyle="1" w:styleId="EndNoteBibliographyTitleChar">
    <w:name w:val="EndNote Bibliography Title Char"/>
    <w:basedOn w:val="FigurecaptionChar"/>
    <w:link w:val="EndNoteBibliographyTitle"/>
    <w:rsid w:val="00902957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02957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FigurecaptionChar"/>
    <w:link w:val="EndNoteBibliography"/>
    <w:rsid w:val="00902957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992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3E9ED51-98D0-44D8-B9AA-9EF33F4026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206</Words>
  <Characters>12579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F_Template_Word_Windows_2016</vt:lpstr>
    </vt:vector>
  </TitlesOfParts>
  <Company>Informa Plc</Company>
  <LinksUpToDate>false</LinksUpToDate>
  <CharactersWithSpaces>14756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F_Template_Word_Windows_2016</dc:title>
  <dc:creator>Korakrit Imwattana</dc:creator>
  <cp:lastModifiedBy>Malathi B.</cp:lastModifiedBy>
  <cp:revision>2</cp:revision>
  <cp:lastPrinted>2011-07-22T14:54:00Z</cp:lastPrinted>
  <dcterms:created xsi:type="dcterms:W3CDTF">2019-05-25T12:30:00Z</dcterms:created>
  <dcterms:modified xsi:type="dcterms:W3CDTF">2019-05-25T12:30:00Z</dcterms:modified>
</cp:coreProperties>
</file>